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0B104EC2"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ins w:id="0" w:author="Punt, Andre (O&amp;A, Hobart)" w:date="2019-07-01T22:32:00Z">
        <w:r w:rsidR="001F786C">
          <w:t>section</w:t>
        </w:r>
      </w:ins>
      <w:del w:id="1" w:author="Punt, Andre (O&amp;A, Hobart)" w:date="2019-07-01T22:32:00Z">
        <w:r w:rsidRPr="00AD5A40" w:rsidDel="001F786C">
          <w:delText>component</w:delText>
        </w:r>
      </w:del>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166452ED" w:rsidR="00EC667E" w:rsidRPr="00AD5A40" w:rsidRDefault="005A36FC"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5A36FC"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CE560D1" w:rsidR="00F74C71" w:rsidRPr="00AD5A40" w:rsidRDefault="0046625D" w:rsidP="00AD5A40">
      <w:pPr>
        <w:pStyle w:val="Caption"/>
        <w:spacing w:line="276" w:lineRule="auto"/>
        <w:jc w:val="both"/>
      </w:pPr>
      <w:proofErr w:type="gramStart"/>
      <w:r w:rsidRPr="00AD5A40">
        <w:t>where</w:t>
      </w:r>
      <w:r w:rsidR="00EC667E" w:rsidRPr="00AD5A40">
        <w:t xml:space="preserve"> </w:t>
      </w:r>
      <w:r w:rsidRPr="00AD5A40">
        <w:t xml:space="preserve"> </w:t>
      </w:r>
      <w:proofErr w:type="gramEnd"/>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ins w:id="2" w:author="Punt, Andre (O&amp;A, Hobart)" w:date="2019-07-01T22:33:00Z">
        <w:r w:rsidR="001F786C">
          <w:t xml:space="preserve"> </w:t>
        </w:r>
      </w:ins>
      <w:r w:rsidR="003B6653" w:rsidRPr="00AD5A40">
        <w:t>was selected so that the growth increment could vary by</w:t>
      </w:r>
      <w:r w:rsidR="001467B0" w:rsidRPr="00AD5A40">
        <w:t xml:space="preserve"> up to </w:t>
      </w:r>
      <w:r w:rsidR="003B6653" w:rsidRPr="00AD5A40">
        <w:t xml:space="preserve">approximately </w:t>
      </w:r>
      <w:r w:rsidR="00204BEC" w:rsidRPr="00AD5A40">
        <w:t>±1</w:t>
      </w:r>
      <w:r w:rsidR="003B6653" w:rsidRPr="00AD5A40">
        <w:t>0%</w:t>
      </w:r>
      <w:r w:rsidR="00204BEC" w:rsidRPr="00AD5A40">
        <w:t>,</w:t>
      </w:r>
      <w:r w:rsidR="00A873FB" w:rsidRPr="00AD5A40">
        <w:t xml:space="preserve"> similar to the targeted contrast for our synthetic populations.</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65F4C7E6"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ins w:id="3" w:author="Punt, Andre (O&amp;A, Hobart)" w:date="2019-07-01T22:33:00Z">
        <w:r w:rsidR="001F786C">
          <w:rPr>
            <w:lang w:val="en"/>
          </w:rPr>
          <w:t>,</w:t>
        </w:r>
      </w:ins>
      <w:r w:rsidRPr="00AD5A40">
        <w:rPr>
          <w:lang w:val="en"/>
        </w:rPr>
        <w:t xml:space="preserve"> which </w:t>
      </w:r>
      <w:del w:id="4" w:author="Punt, Andre (O&amp;A, Hobart)" w:date="2019-07-01T22:33:00Z">
        <w:r w:rsidRPr="00AD5A40" w:rsidDel="001F786C">
          <w:rPr>
            <w:lang w:val="en"/>
          </w:rPr>
          <w:delText xml:space="preserve">in </w:delText>
        </w:r>
      </w:del>
      <w:r w:rsidRPr="00AD5A40">
        <w:rPr>
          <w:lang w:val="en"/>
        </w:rPr>
        <w:t>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 xml:space="preserve">0,1] and allowing the individual to survive if this number is less than </w:t>
      </w:r>
      <w:proofErr w:type="spellStart"/>
      <w:r w:rsidR="00756645" w:rsidRPr="00AD5A40">
        <w:t>exp</w:t>
      </w:r>
      <w:proofErr w:type="spellEnd"/>
      <w:r w:rsidR="00756645" w:rsidRPr="00AD5A40">
        <w:t>(-</w:t>
      </w:r>
      <w:r w:rsidR="00756645" w:rsidRPr="00AD5A40">
        <w:rPr>
          <w:i/>
        </w:rPr>
        <w:t>M</w:t>
      </w:r>
      <w:r w:rsidR="00756645" w:rsidRPr="00AD5A40">
        <w:t>)</w:t>
      </w:r>
      <w:ins w:id="5" w:author="Punt, Andre (O&amp;A, Hobart)" w:date="2019-07-01T22:33:00Z">
        <w:r w:rsidR="001F786C">
          <w:t>, i.e.:</w:t>
        </w:r>
      </w:ins>
      <w:del w:id="6" w:author="Punt, Andre (O&amp;A, Hobart)" w:date="2019-07-01T22:33:00Z">
        <w:r w:rsidRPr="00AD5A40" w:rsidDel="001F786C">
          <w:delText>.</w:delText>
        </w:r>
      </w:del>
    </w:p>
    <w:p w14:paraId="0AD51838" w14:textId="77777777" w:rsidR="00A4485A" w:rsidRPr="00AD5A40" w:rsidRDefault="00A4485A" w:rsidP="00AD5A40">
      <w:pPr>
        <w:spacing w:line="276" w:lineRule="auto"/>
        <w:jc w:val="both"/>
        <w:rPr>
          <w:lang w:val="en"/>
        </w:rPr>
      </w:pPr>
    </w:p>
    <w:p w14:paraId="57C85AC4" w14:textId="13117AC0" w:rsidR="000806E3" w:rsidRPr="00AD5A40" w:rsidRDefault="005A36FC" w:rsidP="00AD5A40">
      <w:pPr>
        <w:spacing w:line="276" w:lineRule="auto"/>
        <w:rPr>
          <w:ins w:id="7"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Pr>
          <w:noProof/>
        </w:rPr>
        <w:fldChar w:fldCharType="begin"/>
      </w:r>
      <w:r>
        <w:rPr>
          <w:noProof/>
        </w:rPr>
        <w:instrText xml:space="preserve"> SEQ App._Equation \* ARABIC </w:instrText>
      </w:r>
      <w:r>
        <w:rPr>
          <w:noProof/>
        </w:rPr>
        <w:fldChar w:fldCharType="separate"/>
      </w:r>
      <w:r w:rsidR="00912782" w:rsidRPr="00AD5A40">
        <w:rPr>
          <w:noProof/>
        </w:rPr>
        <w:t>3</w:t>
      </w:r>
      <w:r>
        <w:rPr>
          <w:noProof/>
        </w:rPr>
        <w:fldChar w:fldCharType="end"/>
      </w:r>
    </w:p>
    <w:p w14:paraId="0A60E28B" w14:textId="740B36F2" w:rsidR="001F786C" w:rsidRDefault="001F786C" w:rsidP="0094385A">
      <w:pPr>
        <w:spacing w:line="276" w:lineRule="auto"/>
        <w:contextualSpacing w:val="0"/>
        <w:jc w:val="both"/>
        <w:rPr>
          <w:ins w:id="8" w:author="Punt, Andre (O&amp;A, Hobart)" w:date="2019-07-01T22:33:00Z"/>
          <w:lang w:val="en"/>
        </w:rPr>
      </w:pPr>
      <w:proofErr w:type="gramStart"/>
      <w:ins w:id="9" w:author="Punt, Andre (O&amp;A, Hobart)" w:date="2019-07-01T22:34:00Z">
        <w:r>
          <w:rPr>
            <w:lang w:val="en"/>
          </w:rPr>
          <w:lastRenderedPageBreak/>
          <w:t>where</w:t>
        </w:r>
        <w:proofErr w:type="gramEnd"/>
        <w:r>
          <w:rPr>
            <w:lang w:val="en"/>
          </w:rPr>
          <w:t xml:space="preserv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ins>
      <w:proofErr w:type="spellStart"/>
      <w:ins w:id="10" w:author="Punt, Andre (O&amp;A, Hobart)" w:date="2019-07-01T22:35:00Z">
        <w:r w:rsidRPr="001F786C">
          <w:rPr>
            <w:i/>
            <w:rPrChange w:id="11" w:author="Punt, Andre (O&amp;A, Hobart)" w:date="2019-07-01T22:35:00Z">
              <w:rPr/>
            </w:rPrChange>
          </w:rPr>
          <w:t>i</w:t>
        </w:r>
      </w:ins>
      <w:proofErr w:type="spellEnd"/>
      <w:ins w:id="12" w:author="Punt, Andre (O&amp;A, Hobart)" w:date="2019-07-01T22:34:00Z">
        <w:r>
          <w:t xml:space="preserve"> is alive (1) or dead (0) during year </w:t>
        </w:r>
        <w:r w:rsidRPr="001F786C">
          <w:rPr>
            <w:i/>
            <w:rPrChange w:id="13" w:author="Punt, Andre (O&amp;A, Hobart)" w:date="2019-07-01T22:35:00Z">
              <w:rPr/>
            </w:rPrChange>
          </w:rPr>
          <w:t>y</w:t>
        </w:r>
        <w:r>
          <w:t xml:space="preserve"> whe</w:t>
        </w:r>
      </w:ins>
      <w:ins w:id="14" w:author="Punt, Andre (O&amp;A, Hobart)" w:date="2019-07-01T22:35:00Z">
        <w:r>
          <w:t>n</w:t>
        </w:r>
      </w:ins>
      <w:ins w:id="15" w:author="Punt, Andre (O&amp;A, Hobart)" w:date="2019-07-01T22:34:00Z">
        <w:r>
          <w:t xml:space="preserve"> it would be of age </w:t>
        </w:r>
        <w:r w:rsidRPr="001F786C">
          <w:rPr>
            <w:i/>
            <w:rPrChange w:id="16" w:author="Punt, Andre (O&amp;A, Hobart)" w:date="2019-07-01T22:34:00Z">
              <w:rPr/>
            </w:rPrChange>
          </w:rPr>
          <w:t>a</w:t>
        </w:r>
        <w:r>
          <w:t>.</w:t>
        </w:r>
      </w:ins>
    </w:p>
    <w:p w14:paraId="0BE39C36" w14:textId="767CBD46" w:rsidR="007F0D1A" w:rsidRPr="00AD5A40" w:rsidRDefault="000806E3" w:rsidP="001F786C">
      <w:pPr>
        <w:spacing w:before="240" w:line="276" w:lineRule="auto"/>
        <w:contextualSpacing w:val="0"/>
        <w:jc w:val="both"/>
        <w:rPr>
          <w:iCs/>
          <w:lang w:val="en"/>
        </w:rPr>
        <w:pPrChange w:id="17" w:author="Punt, Andre (O&amp;A, Hobart)" w:date="2019-07-01T22:35:00Z">
          <w:pPr>
            <w:spacing w:line="276" w:lineRule="auto"/>
            <w:jc w:val="both"/>
          </w:pPr>
        </w:pPrChange>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5A36FC"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2E8CD44B" w:rsidR="00293988" w:rsidRPr="00AD5A40" w:rsidRDefault="005A36FC"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r>
              <m:rPr>
                <m:sty m:val="p"/>
              </m:rPr>
              <w:rPr>
                <w:rStyle w:val="CommentReference"/>
                <w:rFonts w:eastAsiaTheme="minorHAnsi"/>
                <w:iCs w:val="0"/>
                <w:spacing w:val="0"/>
                <w:kern w:val="0"/>
                <w:lang w:val="en-US"/>
              </w:rPr>
              <w:commentReference w:id="18"/>
            </m:r>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2365C5A4" w14:textId="6CAA3C2B" w:rsidR="00293988" w:rsidRPr="00AD5A40" w:rsidDel="001F786C" w:rsidRDefault="00293988" w:rsidP="00AD5A40">
      <w:pPr>
        <w:spacing w:line="276" w:lineRule="auto"/>
        <w:jc w:val="both"/>
        <w:rPr>
          <w:del w:id="19" w:author="Punt, Andre (O&amp;A, Hobart)" w:date="2019-07-01T22:36:00Z"/>
        </w:rPr>
      </w:pP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5A36FC"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35B12A95" w:rsidR="0048311C" w:rsidRPr="00AD5A40" w:rsidRDefault="005A36FC" w:rsidP="00AD5A40">
      <w:pPr>
        <w:pStyle w:val="Caption"/>
        <w:spacing w:line="276" w:lineRule="auto"/>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r>
          <m:rPr>
            <m:sty m:val="p"/>
          </m:rPr>
          <w:rPr>
            <w:rStyle w:val="CommentReference"/>
            <w:rFonts w:eastAsiaTheme="minorHAnsi"/>
            <w:iCs w:val="0"/>
            <w:spacing w:val="0"/>
            <w:kern w:val="0"/>
            <w:lang w:val="en-US"/>
          </w:rPr>
          <w:commentReference w:id="20"/>
        </m:r>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5A36FC"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5A36FC"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5A36FC"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5A36FC"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3E1CCCF8" w:rsidR="00E9779C" w:rsidRPr="00AD5A40" w:rsidRDefault="002A37FF" w:rsidP="00AD5A40">
      <w:pPr>
        <w:pStyle w:val="Heading2"/>
        <w:numPr>
          <w:ilvl w:val="0"/>
          <w:numId w:val="0"/>
        </w:numPr>
        <w:spacing w:line="276" w:lineRule="auto"/>
        <w:rPr>
          <w:rFonts w:eastAsiaTheme="minorEastAsia"/>
        </w:rPr>
      </w:pPr>
      <w:bookmarkStart w:id="21" w:name="_Ref157361"/>
      <w:r w:rsidRPr="00AD5A40">
        <w:rPr>
          <w:rFonts w:eastAsiaTheme="minorEastAsia"/>
        </w:rPr>
        <w:t xml:space="preserve">A.1.4 </w:t>
      </w:r>
      <w:proofErr w:type="gramStart"/>
      <w:r w:rsidR="001F239F" w:rsidRPr="00AD5A40">
        <w:rPr>
          <w:rFonts w:eastAsiaTheme="minorEastAsia"/>
        </w:rPr>
        <w:t>Assigning</w:t>
      </w:r>
      <w:proofErr w:type="gramEnd"/>
      <w:r w:rsidR="001F239F" w:rsidRPr="00AD5A40">
        <w:rPr>
          <w:rFonts w:eastAsiaTheme="minorEastAsia"/>
        </w:rPr>
        <w:t xml:space="preserve"> </w:t>
      </w:r>
      <w:proofErr w:type="spellStart"/>
      <w:ins w:id="22" w:author="Punt, Andre (O&amp;A, Hobart)" w:date="2019-07-01T22:40:00Z">
        <w:r w:rsidR="005A36FC">
          <w:rPr>
            <w:rFonts w:eastAsiaTheme="minorEastAsia"/>
          </w:rPr>
          <w:t>s</w:t>
        </w:r>
      </w:ins>
      <w:del w:id="23" w:author="Punt, Andre (O&amp;A, Hobart)" w:date="2019-07-01T22:40:00Z">
        <w:r w:rsidR="001F239F" w:rsidRPr="00AD5A40" w:rsidDel="005A36FC">
          <w:rPr>
            <w:rFonts w:eastAsiaTheme="minorEastAsia"/>
          </w:rPr>
          <w:delText>S</w:delText>
        </w:r>
      </w:del>
      <w:r w:rsidR="001F239F" w:rsidRPr="00AD5A40">
        <w:rPr>
          <w:rFonts w:eastAsiaTheme="minorEastAsia"/>
        </w:rPr>
        <w:t>patio</w:t>
      </w:r>
      <w:proofErr w:type="spellEnd"/>
      <w:r w:rsidR="001F239F" w:rsidRPr="00AD5A40">
        <w:rPr>
          <w:rFonts w:eastAsiaTheme="minorEastAsia"/>
        </w:rPr>
        <w:t xml:space="preserve">-temporal </w:t>
      </w:r>
      <w:ins w:id="24" w:author="Punt, Andre (O&amp;A, Hobart)" w:date="2019-07-01T22:40:00Z">
        <w:r w:rsidR="005A36FC">
          <w:rPr>
            <w:rFonts w:eastAsiaTheme="minorEastAsia"/>
          </w:rPr>
          <w:t>v</w:t>
        </w:r>
      </w:ins>
      <w:del w:id="25" w:author="Punt, Andre (O&amp;A, Hobart)" w:date="2019-07-01T22:40:00Z">
        <w:r w:rsidR="001F239F" w:rsidRPr="00AD5A40" w:rsidDel="005A36FC">
          <w:rPr>
            <w:rFonts w:eastAsiaTheme="minorEastAsia"/>
          </w:rPr>
          <w:delText>V</w:delText>
        </w:r>
      </w:del>
      <w:r w:rsidR="001F239F" w:rsidRPr="00AD5A40">
        <w:rPr>
          <w:rFonts w:eastAsiaTheme="minorEastAsia"/>
        </w:rPr>
        <w:t>ariation</w:t>
      </w:r>
      <w:bookmarkEnd w:id="21"/>
      <w:r w:rsidR="00C76136">
        <w:rPr>
          <w:rFonts w:eastAsiaTheme="minorEastAsia"/>
        </w:rPr>
        <w:t xml:space="preserve"> to </w:t>
      </w:r>
      <w:ins w:id="26" w:author="Punt, Andre (O&amp;A, Hobart)" w:date="2019-07-01T22:40:00Z">
        <w:r w:rsidR="005A36FC">
          <w:rPr>
            <w:rFonts w:eastAsiaTheme="minorEastAsia"/>
          </w:rPr>
          <w:t>s</w:t>
        </w:r>
      </w:ins>
      <w:del w:id="27" w:author="Punt, Andre (O&amp;A, Hobart)" w:date="2019-07-01T22:40:00Z">
        <w:r w:rsidR="00C76136" w:rsidDel="005A36FC">
          <w:rPr>
            <w:rFonts w:eastAsiaTheme="minorEastAsia"/>
          </w:rPr>
          <w:delText>S</w:delText>
        </w:r>
      </w:del>
      <w:r w:rsidR="00C76136">
        <w:rPr>
          <w:rFonts w:eastAsiaTheme="minorEastAsia"/>
        </w:rPr>
        <w:t xml:space="preserve">ynthetic </w:t>
      </w:r>
      <w:ins w:id="28" w:author="Punt, Andre (O&amp;A, Hobart)" w:date="2019-07-01T22:40:00Z">
        <w:r w:rsidR="005A36FC">
          <w:rPr>
            <w:rFonts w:eastAsiaTheme="minorEastAsia"/>
          </w:rPr>
          <w:t>p</w:t>
        </w:r>
      </w:ins>
      <w:del w:id="29" w:author="Punt, Andre (O&amp;A, Hobart)" w:date="2019-07-01T22:40:00Z">
        <w:r w:rsidR="00C76136" w:rsidDel="005A36FC">
          <w:rPr>
            <w:rFonts w:eastAsiaTheme="minorEastAsia"/>
          </w:rPr>
          <w:delText>P</w:delText>
        </w:r>
      </w:del>
      <w:r w:rsidR="00C76136">
        <w:rPr>
          <w:rFonts w:eastAsiaTheme="minorEastAsia"/>
        </w:rPr>
        <w:t>opulations</w:t>
      </w:r>
    </w:p>
    <w:p w14:paraId="3E8E1603" w14:textId="72CA2460"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ins w:id="30" w:author="Punt, Andre (O&amp;A, Hobart)" w:date="2019-07-01T22:41:00Z">
        <w:r w:rsidR="005A36FC">
          <w:t xml:space="preserve"> </w:t>
        </w:r>
      </w:ins>
      <w:del w:id="31" w:author="Punt, Andre (O&amp;A, Hobart)" w:date="2019-07-01T22:41:00Z">
        <w:r w:rsidR="0065797E" w:rsidRPr="00AD5A40" w:rsidDel="005A36FC">
          <w:delText xml:space="preserve"> two</w:delText>
        </w:r>
      </w:del>
      <w:ins w:id="32" w:author="Punt, Andre (O&amp;A, Hobart)" w:date="2019-07-01T22:41:00Z">
        <w:r w:rsidR="005A36FC">
          <w:t>2</w:t>
        </w:r>
      </w:ins>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2"/>
          <w:pgSz w:w="12240" w:h="15840"/>
          <w:pgMar w:top="1440" w:right="1440" w:bottom="1440" w:left="1440" w:header="720" w:footer="720" w:gutter="0"/>
          <w:lnNumType w:countBy="1" w:restart="continuous"/>
          <w:cols w:space="720"/>
          <w:docGrid w:linePitch="360"/>
        </w:sectPr>
      </w:pPr>
      <w:bookmarkStart w:id="33"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33"/>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Change w:id="34" w:author="Punt, Andre (O&amp;A, Hobart)" w:date="2019-07-01T22:43:00Z">
          <w:tblPr>
            <w:tblStyle w:val="TableGrid"/>
            <w:tblW w:w="0" w:type="auto"/>
            <w:tblLook w:val="04A0" w:firstRow="1" w:lastRow="0" w:firstColumn="1" w:lastColumn="0" w:noHBand="0" w:noVBand="1"/>
          </w:tblPr>
        </w:tblPrChange>
      </w:tblPr>
      <w:tblGrid>
        <w:gridCol w:w="2147"/>
        <w:gridCol w:w="1448"/>
        <w:gridCol w:w="3780"/>
        <w:gridCol w:w="1975"/>
        <w:tblGridChange w:id="35">
          <w:tblGrid>
            <w:gridCol w:w="2147"/>
            <w:gridCol w:w="1448"/>
            <w:gridCol w:w="3434"/>
            <w:gridCol w:w="2321"/>
          </w:tblGrid>
        </w:tblGridChange>
      </w:tblGrid>
      <w:tr w:rsidR="00041698" w:rsidRPr="00AD5A40" w14:paraId="7E540AA7" w14:textId="77777777" w:rsidTr="00617165">
        <w:trPr>
          <w:cantSplit/>
        </w:trPr>
        <w:tc>
          <w:tcPr>
            <w:tcW w:w="2147" w:type="dxa"/>
            <w:tcBorders>
              <w:top w:val="single" w:sz="12" w:space="0" w:color="auto"/>
              <w:left w:val="nil"/>
              <w:bottom w:val="single" w:sz="12" w:space="0" w:color="auto"/>
              <w:right w:val="nil"/>
            </w:tcBorders>
            <w:tcPrChange w:id="36" w:author="Punt, Andre (O&amp;A, Hobart)" w:date="2019-07-01T22:43:00Z">
              <w:tcPr>
                <w:tcW w:w="2147" w:type="dxa"/>
              </w:tcPr>
            </w:tcPrChange>
          </w:tcPr>
          <w:p w14:paraId="4A9D4EB3" w14:textId="52FFE756" w:rsidR="00041698" w:rsidRPr="00AD5A40" w:rsidRDefault="00041698" w:rsidP="00617165">
            <w:pPr>
              <w:pStyle w:val="Caption"/>
              <w:spacing w:after="0"/>
              <w:contextualSpacing w:val="0"/>
              <w:pPrChange w:id="37" w:author="Punt, Andre (O&amp;A, Hobart)" w:date="2019-07-01T22:43:00Z">
                <w:pPr>
                  <w:pStyle w:val="Caption"/>
                  <w:spacing w:line="276" w:lineRule="auto"/>
                </w:pPr>
              </w:pPrChange>
            </w:pPr>
            <w:r w:rsidRPr="00AD5A40">
              <w:t>Module</w:t>
            </w:r>
          </w:p>
        </w:tc>
        <w:tc>
          <w:tcPr>
            <w:tcW w:w="1448" w:type="dxa"/>
            <w:tcBorders>
              <w:top w:val="single" w:sz="12" w:space="0" w:color="auto"/>
              <w:left w:val="nil"/>
              <w:bottom w:val="single" w:sz="12" w:space="0" w:color="auto"/>
              <w:right w:val="nil"/>
            </w:tcBorders>
            <w:tcPrChange w:id="38" w:author="Punt, Andre (O&amp;A, Hobart)" w:date="2019-07-01T22:43:00Z">
              <w:tcPr>
                <w:tcW w:w="1448" w:type="dxa"/>
              </w:tcPr>
            </w:tcPrChange>
          </w:tcPr>
          <w:p w14:paraId="271B7F89" w14:textId="44D8C228" w:rsidR="00041698" w:rsidRPr="00AD5A40" w:rsidRDefault="00041698" w:rsidP="00617165">
            <w:pPr>
              <w:pStyle w:val="Caption"/>
              <w:spacing w:after="0"/>
              <w:contextualSpacing w:val="0"/>
              <w:pPrChange w:id="39" w:author="Punt, Andre (O&amp;A, Hobart)" w:date="2019-07-01T22:43:00Z">
                <w:pPr>
                  <w:pStyle w:val="Caption"/>
                  <w:spacing w:line="276" w:lineRule="auto"/>
                </w:pPr>
              </w:pPrChange>
            </w:pPr>
            <w:r w:rsidRPr="00AD5A40">
              <w:t>Parameter</w:t>
            </w:r>
          </w:p>
        </w:tc>
        <w:tc>
          <w:tcPr>
            <w:tcW w:w="3780" w:type="dxa"/>
            <w:tcBorders>
              <w:top w:val="single" w:sz="12" w:space="0" w:color="auto"/>
              <w:left w:val="nil"/>
              <w:bottom w:val="single" w:sz="12" w:space="0" w:color="auto"/>
              <w:right w:val="nil"/>
            </w:tcBorders>
            <w:tcPrChange w:id="40" w:author="Punt, Andre (O&amp;A, Hobart)" w:date="2019-07-01T22:43:00Z">
              <w:tcPr>
                <w:tcW w:w="3434" w:type="dxa"/>
              </w:tcPr>
            </w:tcPrChange>
          </w:tcPr>
          <w:p w14:paraId="64F866EF" w14:textId="737275AE" w:rsidR="00041698" w:rsidRPr="00AD5A40" w:rsidRDefault="00041698" w:rsidP="00617165">
            <w:pPr>
              <w:pStyle w:val="Caption"/>
              <w:spacing w:after="0"/>
              <w:contextualSpacing w:val="0"/>
              <w:pPrChange w:id="41" w:author="Punt, Andre (O&amp;A, Hobart)" w:date="2019-07-01T22:43:00Z">
                <w:pPr>
                  <w:pStyle w:val="Caption"/>
                  <w:spacing w:line="276" w:lineRule="auto"/>
                </w:pPr>
              </w:pPrChange>
            </w:pPr>
            <w:r w:rsidRPr="00AD5A40">
              <w:t>Definition</w:t>
            </w:r>
          </w:p>
        </w:tc>
        <w:tc>
          <w:tcPr>
            <w:tcW w:w="1975" w:type="dxa"/>
            <w:tcBorders>
              <w:top w:val="single" w:sz="12" w:space="0" w:color="auto"/>
              <w:left w:val="nil"/>
              <w:bottom w:val="single" w:sz="12" w:space="0" w:color="auto"/>
              <w:right w:val="nil"/>
            </w:tcBorders>
            <w:tcPrChange w:id="42" w:author="Punt, Andre (O&amp;A, Hobart)" w:date="2019-07-01T22:43:00Z">
              <w:tcPr>
                <w:tcW w:w="2321" w:type="dxa"/>
              </w:tcPr>
            </w:tcPrChange>
          </w:tcPr>
          <w:p w14:paraId="2891D98F" w14:textId="5BB4DA9C" w:rsidR="00041698" w:rsidRPr="00AD5A40" w:rsidRDefault="00041698" w:rsidP="00617165">
            <w:pPr>
              <w:pStyle w:val="Caption"/>
              <w:spacing w:after="0"/>
              <w:contextualSpacing w:val="0"/>
              <w:pPrChange w:id="43" w:author="Punt, Andre (O&amp;A, Hobart)" w:date="2019-07-01T22:43:00Z">
                <w:pPr>
                  <w:pStyle w:val="Caption"/>
                  <w:spacing w:line="276" w:lineRule="auto"/>
                </w:pPr>
              </w:pPrChange>
            </w:pPr>
            <w:r w:rsidRPr="00AD5A40">
              <w:t>Value</w:t>
            </w:r>
          </w:p>
        </w:tc>
      </w:tr>
      <w:tr w:rsidR="00041698" w:rsidRPr="00AD5A40" w14:paraId="120A5760" w14:textId="77777777" w:rsidTr="00617165">
        <w:trPr>
          <w:cantSplit/>
        </w:trPr>
        <w:tc>
          <w:tcPr>
            <w:tcW w:w="2147" w:type="dxa"/>
            <w:tcBorders>
              <w:top w:val="single" w:sz="12" w:space="0" w:color="auto"/>
              <w:left w:val="nil"/>
              <w:bottom w:val="nil"/>
              <w:right w:val="nil"/>
            </w:tcBorders>
            <w:tcPrChange w:id="44" w:author="Punt, Andre (O&amp;A, Hobart)" w:date="2019-07-01T22:43:00Z">
              <w:tcPr>
                <w:tcW w:w="2147" w:type="dxa"/>
              </w:tcPr>
            </w:tcPrChange>
          </w:tcPr>
          <w:p w14:paraId="757F8E2C" w14:textId="4229A2DF" w:rsidR="00041698" w:rsidRPr="00AD5A40" w:rsidRDefault="002E43FF" w:rsidP="00617165">
            <w:pPr>
              <w:pStyle w:val="Caption"/>
              <w:spacing w:after="0"/>
              <w:contextualSpacing w:val="0"/>
              <w:pPrChange w:id="45" w:author="Punt, Andre (O&amp;A, Hobart)" w:date="2019-07-01T22:43:00Z">
                <w:pPr>
                  <w:pStyle w:val="Caption"/>
                  <w:spacing w:line="276" w:lineRule="auto"/>
                </w:pPr>
              </w:pPrChange>
            </w:pPr>
            <w:r w:rsidRPr="00AD5A40">
              <w:t>Growth</w:t>
            </w:r>
          </w:p>
        </w:tc>
        <w:tc>
          <w:tcPr>
            <w:tcW w:w="1448" w:type="dxa"/>
            <w:tcBorders>
              <w:top w:val="single" w:sz="12" w:space="0" w:color="auto"/>
              <w:left w:val="nil"/>
              <w:bottom w:val="nil"/>
              <w:right w:val="nil"/>
            </w:tcBorders>
            <w:tcPrChange w:id="46" w:author="Punt, Andre (O&amp;A, Hobart)" w:date="2019-07-01T22:43:00Z">
              <w:tcPr>
                <w:tcW w:w="1448" w:type="dxa"/>
              </w:tcPr>
            </w:tcPrChange>
          </w:tcPr>
          <w:p w14:paraId="6F461E8B" w14:textId="62EECE63" w:rsidR="00041698" w:rsidRPr="00AD5A40" w:rsidRDefault="005A36FC" w:rsidP="00617165">
            <w:pPr>
              <w:pStyle w:val="Caption"/>
              <w:spacing w:after="0"/>
              <w:contextualSpacing w:val="0"/>
              <w:jc w:val="center"/>
              <w:pPrChange w:id="47"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Change w:id="48" w:author="Punt, Andre (O&amp;A, Hobart)" w:date="2019-07-01T22:43:00Z">
              <w:tcPr>
                <w:tcW w:w="3434" w:type="dxa"/>
              </w:tcPr>
            </w:tcPrChange>
          </w:tcPr>
          <w:p w14:paraId="700EA2CB" w14:textId="1EE33F7D" w:rsidR="00041698" w:rsidRPr="00AD5A40" w:rsidRDefault="00EE0E9B" w:rsidP="00617165">
            <w:pPr>
              <w:pStyle w:val="Caption"/>
              <w:spacing w:after="0"/>
              <w:contextualSpacing w:val="0"/>
              <w:pPrChange w:id="49" w:author="Punt, Andre (O&amp;A, Hobart)" w:date="2019-07-01T22:43:00Z">
                <w:pPr>
                  <w:pStyle w:val="Caption"/>
                  <w:spacing w:line="276" w:lineRule="auto"/>
                </w:pPr>
              </w:pPrChange>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Change w:id="50" w:author="Punt, Andre (O&amp;A, Hobart)" w:date="2019-07-01T22:43:00Z">
              <w:tcPr>
                <w:tcW w:w="2321" w:type="dxa"/>
              </w:tcPr>
            </w:tcPrChange>
          </w:tcPr>
          <w:p w14:paraId="21503E44" w14:textId="2849F5AB" w:rsidR="002E43FF" w:rsidRPr="00AD5A40" w:rsidRDefault="002E43FF" w:rsidP="00617165">
            <w:pPr>
              <w:pStyle w:val="Caption"/>
              <w:spacing w:after="0"/>
              <w:contextualSpacing w:val="0"/>
              <w:pPrChange w:id="51" w:author="Punt, Andre (O&amp;A, Hobart)" w:date="2019-07-01T22:43:00Z">
                <w:pPr>
                  <w:pStyle w:val="Caption"/>
                  <w:spacing w:line="276" w:lineRule="auto"/>
                </w:pPr>
              </w:pPrChange>
            </w:pPr>
            <w:r w:rsidRPr="00AD5A40">
              <w:t>62 (</w:t>
            </w:r>
            <w:r w:rsidR="00AC25F7">
              <w:t>regime</w:t>
            </w:r>
            <w:r w:rsidRPr="00AD5A40">
              <w:t xml:space="preserve"> 1)</w:t>
            </w:r>
          </w:p>
          <w:p w14:paraId="7C883FF3" w14:textId="73157135" w:rsidR="00041698" w:rsidRPr="00AD5A40" w:rsidRDefault="002B773C" w:rsidP="00617165">
            <w:pPr>
              <w:pStyle w:val="Caption"/>
              <w:spacing w:after="0"/>
              <w:contextualSpacing w:val="0"/>
              <w:pPrChange w:id="52" w:author="Punt, Andre (O&amp;A, Hobart)" w:date="2019-07-01T22:43:00Z">
                <w:pPr>
                  <w:pStyle w:val="Caption"/>
                  <w:spacing w:line="276" w:lineRule="auto"/>
                </w:pPr>
              </w:pPrChange>
            </w:pPr>
            <w:r w:rsidRPr="00AD5A40">
              <w:t xml:space="preserve">74 </w:t>
            </w:r>
            <w:r w:rsidR="002E43FF" w:rsidRPr="00AD5A40">
              <w:t>(</w:t>
            </w:r>
            <w:r w:rsidR="00AC25F7">
              <w:t>regime</w:t>
            </w:r>
            <w:r w:rsidR="002E43FF" w:rsidRPr="00AD5A40">
              <w:t xml:space="preserve"> 2)</w:t>
            </w:r>
          </w:p>
        </w:tc>
      </w:tr>
      <w:tr w:rsidR="00FC654D" w:rsidRPr="00AD5A40" w14:paraId="58B9506D" w14:textId="77777777" w:rsidTr="00617165">
        <w:trPr>
          <w:cantSplit/>
        </w:trPr>
        <w:tc>
          <w:tcPr>
            <w:tcW w:w="2147" w:type="dxa"/>
            <w:tcBorders>
              <w:top w:val="nil"/>
              <w:left w:val="nil"/>
              <w:bottom w:val="nil"/>
              <w:right w:val="nil"/>
            </w:tcBorders>
            <w:tcPrChange w:id="53" w:author="Punt, Andre (O&amp;A, Hobart)" w:date="2019-07-01T22:43:00Z">
              <w:tcPr>
                <w:tcW w:w="2147" w:type="dxa"/>
              </w:tcPr>
            </w:tcPrChange>
          </w:tcPr>
          <w:p w14:paraId="6C1BC99F" w14:textId="6F6180CB" w:rsidR="00FC654D" w:rsidRPr="00AD5A40" w:rsidRDefault="00FC654D" w:rsidP="00617165">
            <w:pPr>
              <w:pStyle w:val="Caption"/>
              <w:spacing w:after="0"/>
              <w:contextualSpacing w:val="0"/>
              <w:pPrChange w:id="54"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55" w:author="Punt, Andre (O&amp;A, Hobart)" w:date="2019-07-01T22:43:00Z">
              <w:tcPr>
                <w:tcW w:w="1448" w:type="dxa"/>
              </w:tcPr>
            </w:tcPrChange>
          </w:tcPr>
          <w:p w14:paraId="0112C783" w14:textId="5BAF3B2A" w:rsidR="00FC654D" w:rsidRPr="00AD5A40" w:rsidRDefault="005A36FC" w:rsidP="00617165">
            <w:pPr>
              <w:pStyle w:val="Caption"/>
              <w:spacing w:after="0"/>
              <w:contextualSpacing w:val="0"/>
              <w:jc w:val="center"/>
              <w:pPrChange w:id="56"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Change w:id="57" w:author="Punt, Andre (O&amp;A, Hobart)" w:date="2019-07-01T22:43:00Z">
              <w:tcPr>
                <w:tcW w:w="3434" w:type="dxa"/>
              </w:tcPr>
            </w:tcPrChange>
          </w:tcPr>
          <w:p w14:paraId="487C8BAF" w14:textId="08574505" w:rsidR="00FC654D" w:rsidRPr="00AD5A40" w:rsidRDefault="00EE0E9B" w:rsidP="00617165">
            <w:pPr>
              <w:pStyle w:val="Caption"/>
              <w:spacing w:after="0"/>
              <w:contextualSpacing w:val="0"/>
              <w:pPrChange w:id="58" w:author="Punt, Andre (O&amp;A, Hobart)" w:date="2019-07-01T22:43:00Z">
                <w:pPr>
                  <w:pStyle w:val="Caption"/>
                  <w:spacing w:line="276" w:lineRule="auto"/>
                </w:pPr>
              </w:pPrChange>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Change w:id="59" w:author="Punt, Andre (O&amp;A, Hobart)" w:date="2019-07-01T22:43:00Z">
              <w:tcPr>
                <w:tcW w:w="2321" w:type="dxa"/>
              </w:tcPr>
            </w:tcPrChange>
          </w:tcPr>
          <w:p w14:paraId="460B5A5D" w14:textId="0913CAAC" w:rsidR="00FC654D" w:rsidRPr="00AD5A40" w:rsidRDefault="002B773C" w:rsidP="00617165">
            <w:pPr>
              <w:pStyle w:val="Caption"/>
              <w:spacing w:after="0"/>
              <w:contextualSpacing w:val="0"/>
              <w:pPrChange w:id="60" w:author="Punt, Andre (O&amp;A, Hobart)" w:date="2019-07-01T22:43:00Z">
                <w:pPr>
                  <w:pStyle w:val="Caption"/>
                  <w:spacing w:line="276" w:lineRule="auto"/>
                </w:pPr>
              </w:pPrChange>
            </w:pPr>
            <w:r w:rsidRPr="00AD5A40">
              <w:t>215</w:t>
            </w:r>
            <w:r w:rsidR="00FC654D" w:rsidRPr="00AD5A40">
              <w:t xml:space="preserve"> (</w:t>
            </w:r>
            <w:r w:rsidR="00AC25F7">
              <w:t>regime</w:t>
            </w:r>
            <w:r w:rsidR="00FC654D" w:rsidRPr="00AD5A40">
              <w:t xml:space="preserve"> 1)</w:t>
            </w:r>
          </w:p>
          <w:p w14:paraId="368A4C42" w14:textId="23204345" w:rsidR="00FC654D" w:rsidRPr="00AD5A40" w:rsidRDefault="002B773C" w:rsidP="00617165">
            <w:pPr>
              <w:pStyle w:val="Caption"/>
              <w:spacing w:after="0"/>
              <w:contextualSpacing w:val="0"/>
              <w:pPrChange w:id="61" w:author="Punt, Andre (O&amp;A, Hobart)" w:date="2019-07-01T22:43:00Z">
                <w:pPr>
                  <w:pStyle w:val="Caption"/>
                  <w:spacing w:line="276" w:lineRule="auto"/>
                </w:pPr>
              </w:pPrChange>
            </w:pPr>
            <w:r w:rsidRPr="00AD5A40">
              <w:t xml:space="preserve">258 </w:t>
            </w:r>
            <w:r w:rsidR="00FC654D" w:rsidRPr="00AD5A40">
              <w:t>(</w:t>
            </w:r>
            <w:r w:rsidR="00AC25F7">
              <w:t>regime</w:t>
            </w:r>
            <w:r w:rsidR="00FC654D" w:rsidRPr="00AD5A40">
              <w:t xml:space="preserve"> 2)</w:t>
            </w:r>
          </w:p>
          <w:p w14:paraId="6D07A106" w14:textId="499B28FF" w:rsidR="00514264" w:rsidRPr="00AD5A40" w:rsidRDefault="00514264" w:rsidP="00617165">
            <w:pPr>
              <w:spacing w:line="240" w:lineRule="auto"/>
              <w:contextualSpacing w:val="0"/>
              <w:rPr>
                <w:lang w:val="en"/>
              </w:rPr>
              <w:pPrChange w:id="62" w:author="Punt, Andre (O&amp;A, Hobart)" w:date="2019-07-01T22:43:00Z">
                <w:pPr>
                  <w:spacing w:line="276" w:lineRule="auto"/>
                </w:pPr>
              </w:pPrChange>
            </w:pPr>
          </w:p>
        </w:tc>
      </w:tr>
      <w:tr w:rsidR="00FC654D" w:rsidRPr="00AD5A40" w14:paraId="5DE7E828" w14:textId="77777777" w:rsidTr="00617165">
        <w:trPr>
          <w:cantSplit/>
        </w:trPr>
        <w:tc>
          <w:tcPr>
            <w:tcW w:w="2147" w:type="dxa"/>
            <w:tcBorders>
              <w:top w:val="nil"/>
              <w:left w:val="nil"/>
              <w:bottom w:val="nil"/>
              <w:right w:val="nil"/>
            </w:tcBorders>
            <w:tcPrChange w:id="63" w:author="Punt, Andre (O&amp;A, Hobart)" w:date="2019-07-01T22:43:00Z">
              <w:tcPr>
                <w:tcW w:w="2147" w:type="dxa"/>
              </w:tcPr>
            </w:tcPrChange>
          </w:tcPr>
          <w:p w14:paraId="1693D70D" w14:textId="0A96E6B5" w:rsidR="00FC654D" w:rsidRPr="00AD5A40" w:rsidRDefault="00FC654D" w:rsidP="00617165">
            <w:pPr>
              <w:pStyle w:val="Caption"/>
              <w:spacing w:after="0"/>
              <w:contextualSpacing w:val="0"/>
              <w:pPrChange w:id="64"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65" w:author="Punt, Andre (O&amp;A, Hobart)" w:date="2019-07-01T22:43:00Z">
              <w:tcPr>
                <w:tcW w:w="1448" w:type="dxa"/>
              </w:tcPr>
            </w:tcPrChange>
          </w:tcPr>
          <w:p w14:paraId="40ADBAC1" w14:textId="49C9A701" w:rsidR="00FC654D" w:rsidRPr="00AD5A40" w:rsidRDefault="008951FE" w:rsidP="00617165">
            <w:pPr>
              <w:pStyle w:val="Caption"/>
              <w:spacing w:after="0"/>
              <w:contextualSpacing w:val="0"/>
              <w:jc w:val="center"/>
              <w:pPrChange w:id="66" w:author="Punt, Andre (O&amp;A, Hobart)" w:date="2019-07-01T22:43:00Z">
                <w:pPr>
                  <w:pStyle w:val="Caption"/>
                  <w:spacing w:line="276" w:lineRule="auto"/>
                  <w:jc w:val="center"/>
                </w:pPr>
              </w:pPrChange>
            </w:pPr>
            <w:r w:rsidRPr="00AD5A40">
              <w:t>k</w:t>
            </w:r>
          </w:p>
        </w:tc>
        <w:tc>
          <w:tcPr>
            <w:tcW w:w="3780" w:type="dxa"/>
            <w:tcBorders>
              <w:top w:val="nil"/>
              <w:left w:val="nil"/>
              <w:bottom w:val="nil"/>
              <w:right w:val="nil"/>
            </w:tcBorders>
            <w:tcPrChange w:id="67" w:author="Punt, Andre (O&amp;A, Hobart)" w:date="2019-07-01T22:43:00Z">
              <w:tcPr>
                <w:tcW w:w="3434" w:type="dxa"/>
              </w:tcPr>
            </w:tcPrChange>
          </w:tcPr>
          <w:p w14:paraId="63E25E52" w14:textId="125D9489" w:rsidR="00FC654D" w:rsidRPr="00AD5A40" w:rsidRDefault="00A878C2" w:rsidP="00617165">
            <w:pPr>
              <w:pStyle w:val="Caption"/>
              <w:spacing w:after="0"/>
              <w:contextualSpacing w:val="0"/>
              <w:pPrChange w:id="68" w:author="Punt, Andre (O&amp;A, Hobart)" w:date="2019-07-01T22:43:00Z">
                <w:pPr>
                  <w:pStyle w:val="Caption"/>
                  <w:spacing w:line="276" w:lineRule="auto"/>
                </w:pPr>
              </w:pPrChange>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Change w:id="69" w:author="Punt, Andre (O&amp;A, Hobart)" w:date="2019-07-01T22:43:00Z">
              <w:tcPr>
                <w:tcW w:w="2321" w:type="dxa"/>
              </w:tcPr>
            </w:tcPrChange>
          </w:tcPr>
          <w:p w14:paraId="1B245080" w14:textId="451A9161" w:rsidR="00D5715F" w:rsidRPr="00AD5A40" w:rsidRDefault="00FC654D" w:rsidP="00617165">
            <w:pPr>
              <w:pStyle w:val="Caption"/>
              <w:spacing w:after="0"/>
              <w:contextualSpacing w:val="0"/>
              <w:pPrChange w:id="70" w:author="Punt, Andre (O&amp;A, Hobart)" w:date="2019-07-01T22:43:00Z">
                <w:pPr>
                  <w:pStyle w:val="Caption"/>
                  <w:spacing w:line="276" w:lineRule="auto"/>
                </w:pPr>
              </w:pPrChange>
            </w:pPr>
            <w:r w:rsidRPr="00AD5A40">
              <w:t>0.25 (</w:t>
            </w:r>
            <w:r w:rsidR="00AC25F7">
              <w:t>regime</w:t>
            </w:r>
            <w:r w:rsidRPr="00AD5A40">
              <w:t xml:space="preserve"> 1)</w:t>
            </w:r>
          </w:p>
          <w:p w14:paraId="7E495251" w14:textId="107E5962" w:rsidR="00AE1859" w:rsidRPr="00AD5A40" w:rsidRDefault="00FC654D" w:rsidP="00617165">
            <w:pPr>
              <w:pStyle w:val="Caption"/>
              <w:spacing w:after="0"/>
              <w:contextualSpacing w:val="0"/>
              <w:pPrChange w:id="71" w:author="Punt, Andre (O&amp;A, Hobart)" w:date="2019-07-01T22:43:00Z">
                <w:pPr>
                  <w:pStyle w:val="Caption"/>
                  <w:spacing w:line="276" w:lineRule="auto"/>
                </w:pPr>
              </w:pPrChange>
            </w:pPr>
            <w:r w:rsidRPr="00AD5A40">
              <w:t>0.</w:t>
            </w:r>
            <w:r w:rsidR="002B773C" w:rsidRPr="00AD5A40">
              <w:t>25</w:t>
            </w:r>
            <w:r w:rsidRPr="00AD5A40">
              <w:t xml:space="preserve"> (</w:t>
            </w:r>
            <w:r w:rsidR="00AC25F7">
              <w:t>regime</w:t>
            </w:r>
            <w:r w:rsidRPr="00AD5A40">
              <w:t xml:space="preserve"> 2)</w:t>
            </w:r>
          </w:p>
        </w:tc>
      </w:tr>
      <w:tr w:rsidR="00FC654D" w:rsidRPr="00AD5A40" w14:paraId="69CD597C" w14:textId="77777777" w:rsidTr="00617165">
        <w:trPr>
          <w:cantSplit/>
        </w:trPr>
        <w:tc>
          <w:tcPr>
            <w:tcW w:w="2147" w:type="dxa"/>
            <w:tcBorders>
              <w:top w:val="nil"/>
              <w:left w:val="nil"/>
              <w:bottom w:val="nil"/>
              <w:right w:val="nil"/>
            </w:tcBorders>
            <w:tcPrChange w:id="72" w:author="Punt, Andre (O&amp;A, Hobart)" w:date="2019-07-01T22:43:00Z">
              <w:tcPr>
                <w:tcW w:w="2147" w:type="dxa"/>
              </w:tcPr>
            </w:tcPrChange>
          </w:tcPr>
          <w:p w14:paraId="2476EBA8" w14:textId="5A1D6413" w:rsidR="00FC654D" w:rsidRPr="00AD5A40" w:rsidRDefault="00FC654D" w:rsidP="00617165">
            <w:pPr>
              <w:pStyle w:val="Caption"/>
              <w:spacing w:after="0"/>
              <w:contextualSpacing w:val="0"/>
              <w:pPrChange w:id="73" w:author="Punt, Andre (O&amp;A, Hobart)" w:date="2019-07-01T22:43:00Z">
                <w:pPr>
                  <w:pStyle w:val="Caption"/>
                  <w:spacing w:line="276" w:lineRule="auto"/>
                </w:pPr>
              </w:pPrChange>
            </w:pPr>
            <w:r w:rsidRPr="00AD5A40">
              <w:t>Growth</w:t>
            </w:r>
          </w:p>
        </w:tc>
        <w:bookmarkStart w:id="74" w:name="_Hlk5259652"/>
        <w:tc>
          <w:tcPr>
            <w:tcW w:w="1448" w:type="dxa"/>
            <w:tcBorders>
              <w:top w:val="nil"/>
              <w:left w:val="nil"/>
              <w:bottom w:val="nil"/>
              <w:right w:val="nil"/>
            </w:tcBorders>
            <w:tcPrChange w:id="75" w:author="Punt, Andre (O&amp;A, Hobart)" w:date="2019-07-01T22:43:00Z">
              <w:tcPr>
                <w:tcW w:w="1448" w:type="dxa"/>
              </w:tcPr>
            </w:tcPrChange>
          </w:tcPr>
          <w:p w14:paraId="013B473B" w14:textId="23F468FF" w:rsidR="00FC654D" w:rsidRPr="00AD5A40" w:rsidRDefault="005A36FC" w:rsidP="00617165">
            <w:pPr>
              <w:pStyle w:val="Caption"/>
              <w:spacing w:after="0"/>
              <w:contextualSpacing w:val="0"/>
              <w:jc w:val="center"/>
              <w:pPrChange w:id="76"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74"/>
          </w:p>
        </w:tc>
        <w:tc>
          <w:tcPr>
            <w:tcW w:w="3780" w:type="dxa"/>
            <w:tcBorders>
              <w:top w:val="nil"/>
              <w:left w:val="nil"/>
              <w:bottom w:val="nil"/>
              <w:right w:val="nil"/>
            </w:tcBorders>
            <w:tcPrChange w:id="77" w:author="Punt, Andre (O&amp;A, Hobart)" w:date="2019-07-01T22:43:00Z">
              <w:tcPr>
                <w:tcW w:w="3434" w:type="dxa"/>
              </w:tcPr>
            </w:tcPrChange>
          </w:tcPr>
          <w:p w14:paraId="5A284294" w14:textId="0FEE141B" w:rsidR="00FC654D" w:rsidRPr="00AD5A40" w:rsidRDefault="00FC654D" w:rsidP="00617165">
            <w:pPr>
              <w:pStyle w:val="Caption"/>
              <w:spacing w:after="0"/>
              <w:contextualSpacing w:val="0"/>
              <w:pPrChange w:id="78" w:author="Punt, Andre (O&amp;A, Hobart)" w:date="2019-07-01T22:43:00Z">
                <w:pPr>
                  <w:pStyle w:val="Caption"/>
                  <w:spacing w:line="276" w:lineRule="auto"/>
                </w:pPr>
              </w:pPrChange>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Change w:id="79" w:author="Punt, Andre (O&amp;A, Hobart)" w:date="2019-07-01T22:43:00Z">
              <w:tcPr>
                <w:tcW w:w="2321" w:type="dxa"/>
              </w:tcPr>
            </w:tcPrChange>
          </w:tcPr>
          <w:p w14:paraId="558EFEAF" w14:textId="54DDC514" w:rsidR="00FC654D" w:rsidRPr="00AD5A40" w:rsidRDefault="00FC654D" w:rsidP="00617165">
            <w:pPr>
              <w:pStyle w:val="Caption"/>
              <w:spacing w:after="0"/>
              <w:contextualSpacing w:val="0"/>
              <w:pPrChange w:id="80" w:author="Punt, Andre (O&amp;A, Hobart)" w:date="2019-07-01T22:43:00Z">
                <w:pPr>
                  <w:pStyle w:val="Caption"/>
                  <w:spacing w:line="276" w:lineRule="auto"/>
                </w:pPr>
              </w:pPrChange>
            </w:pPr>
            <w:r w:rsidRPr="00AD5A40">
              <w:t>0</w:t>
            </w:r>
          </w:p>
        </w:tc>
      </w:tr>
      <w:tr w:rsidR="00FC654D" w:rsidRPr="00AD5A40" w14:paraId="55182102" w14:textId="77777777" w:rsidTr="00617165">
        <w:trPr>
          <w:cantSplit/>
        </w:trPr>
        <w:tc>
          <w:tcPr>
            <w:tcW w:w="2147" w:type="dxa"/>
            <w:tcBorders>
              <w:top w:val="nil"/>
              <w:left w:val="nil"/>
              <w:bottom w:val="nil"/>
              <w:right w:val="nil"/>
            </w:tcBorders>
            <w:tcPrChange w:id="81" w:author="Punt, Andre (O&amp;A, Hobart)" w:date="2019-07-01T22:43:00Z">
              <w:tcPr>
                <w:tcW w:w="2147" w:type="dxa"/>
              </w:tcPr>
            </w:tcPrChange>
          </w:tcPr>
          <w:p w14:paraId="7DF5E123" w14:textId="34952131" w:rsidR="00FC654D" w:rsidRPr="00AD5A40" w:rsidRDefault="00FC654D" w:rsidP="00617165">
            <w:pPr>
              <w:pStyle w:val="Caption"/>
              <w:spacing w:after="0"/>
              <w:contextualSpacing w:val="0"/>
              <w:pPrChange w:id="82"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83" w:author="Punt, Andre (O&amp;A, Hobart)" w:date="2019-07-01T22:43:00Z">
              <w:tcPr>
                <w:tcW w:w="1448" w:type="dxa"/>
              </w:tcPr>
            </w:tcPrChange>
          </w:tcPr>
          <w:p w14:paraId="5CCB04C2" w14:textId="206B4C70" w:rsidR="00FC654D" w:rsidRPr="00AD5A40" w:rsidRDefault="005A36FC" w:rsidP="00617165">
            <w:pPr>
              <w:pStyle w:val="Caption"/>
              <w:spacing w:after="0"/>
              <w:contextualSpacing w:val="0"/>
              <w:jc w:val="center"/>
              <w:pPrChange w:id="84"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Change w:id="85" w:author="Punt, Andre (O&amp;A, Hobart)" w:date="2019-07-01T22:43:00Z">
              <w:tcPr>
                <w:tcW w:w="3434" w:type="dxa"/>
              </w:tcPr>
            </w:tcPrChange>
          </w:tcPr>
          <w:p w14:paraId="738268DB" w14:textId="4E5EEDED" w:rsidR="00FC654D" w:rsidRPr="00AD5A40" w:rsidRDefault="00FC654D" w:rsidP="00617165">
            <w:pPr>
              <w:pStyle w:val="Caption"/>
              <w:spacing w:after="0"/>
              <w:contextualSpacing w:val="0"/>
              <w:pPrChange w:id="86" w:author="Punt, Andre (O&amp;A, Hobart)" w:date="2019-07-01T22:43:00Z">
                <w:pPr>
                  <w:pStyle w:val="Caption"/>
                  <w:spacing w:line="276" w:lineRule="auto"/>
                </w:pPr>
              </w:pPrChange>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Change w:id="87" w:author="Punt, Andre (O&amp;A, Hobart)" w:date="2019-07-01T22:43:00Z">
              <w:tcPr>
                <w:tcW w:w="2321" w:type="dxa"/>
              </w:tcPr>
            </w:tcPrChange>
          </w:tcPr>
          <w:p w14:paraId="6CFD865A" w14:textId="30CD77EF" w:rsidR="00FC654D" w:rsidRPr="00AD5A40" w:rsidRDefault="00FC654D" w:rsidP="00617165">
            <w:pPr>
              <w:pStyle w:val="Caption"/>
              <w:spacing w:after="0"/>
              <w:contextualSpacing w:val="0"/>
              <w:pPrChange w:id="88" w:author="Punt, Andre (O&amp;A, Hobart)" w:date="2019-07-01T22:43:00Z">
                <w:pPr>
                  <w:pStyle w:val="Caption"/>
                  <w:spacing w:line="276" w:lineRule="auto"/>
                </w:pPr>
              </w:pPrChange>
            </w:pPr>
            <w:r w:rsidRPr="00AD5A40">
              <w:t>15</w:t>
            </w:r>
          </w:p>
        </w:tc>
      </w:tr>
      <w:tr w:rsidR="00FC654D" w:rsidRPr="00AD5A40" w14:paraId="7719466A" w14:textId="77777777" w:rsidTr="00617165">
        <w:trPr>
          <w:cantSplit/>
        </w:trPr>
        <w:tc>
          <w:tcPr>
            <w:tcW w:w="2147" w:type="dxa"/>
            <w:tcBorders>
              <w:top w:val="nil"/>
              <w:left w:val="nil"/>
              <w:bottom w:val="nil"/>
              <w:right w:val="nil"/>
            </w:tcBorders>
            <w:tcPrChange w:id="89" w:author="Punt, Andre (O&amp;A, Hobart)" w:date="2019-07-01T22:43:00Z">
              <w:tcPr>
                <w:tcW w:w="2147" w:type="dxa"/>
              </w:tcPr>
            </w:tcPrChange>
          </w:tcPr>
          <w:p w14:paraId="5C234F4A" w14:textId="58272B0B" w:rsidR="00FC654D" w:rsidRPr="00AD5A40" w:rsidRDefault="00FC654D" w:rsidP="00617165">
            <w:pPr>
              <w:pStyle w:val="Caption"/>
              <w:spacing w:after="0"/>
              <w:contextualSpacing w:val="0"/>
              <w:pPrChange w:id="90"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91" w:author="Punt, Andre (O&amp;A, Hobart)" w:date="2019-07-01T22:43:00Z">
              <w:tcPr>
                <w:tcW w:w="1448" w:type="dxa"/>
              </w:tcPr>
            </w:tcPrChange>
          </w:tcPr>
          <w:p w14:paraId="51A5A3CC" w14:textId="0DEBBFDF" w:rsidR="00FC654D" w:rsidRPr="00AD5A40" w:rsidRDefault="005A36FC" w:rsidP="00617165">
            <w:pPr>
              <w:pStyle w:val="Caption"/>
              <w:spacing w:after="0"/>
              <w:contextualSpacing w:val="0"/>
              <w:jc w:val="center"/>
              <w:pPrChange w:id="92" w:author="Punt, Andre (O&amp;A, Hobart)" w:date="2019-07-01T22:43:00Z">
                <w:pPr>
                  <w:pStyle w:val="Caption"/>
                  <w:spacing w:line="276" w:lineRule="auto"/>
                  <w:jc w:val="center"/>
                </w:pPr>
              </w:pPrChange>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Change w:id="93" w:author="Punt, Andre (O&amp;A, Hobart)" w:date="2019-07-01T22:43:00Z">
              <w:tcPr>
                <w:tcW w:w="3434" w:type="dxa"/>
              </w:tcPr>
            </w:tcPrChange>
          </w:tcPr>
          <w:p w14:paraId="5A89A1C0" w14:textId="5279A32E" w:rsidR="00FC654D" w:rsidRPr="00AD5A40" w:rsidRDefault="00FC654D" w:rsidP="00617165">
            <w:pPr>
              <w:pStyle w:val="Caption"/>
              <w:spacing w:after="0"/>
              <w:contextualSpacing w:val="0"/>
              <w:pPrChange w:id="94" w:author="Punt, Andre (O&amp;A, Hobart)" w:date="2019-07-01T22:43:00Z">
                <w:pPr>
                  <w:pStyle w:val="Caption"/>
                  <w:spacing w:line="276" w:lineRule="auto"/>
                </w:pPr>
              </w:pPrChange>
            </w:pPr>
            <w:r w:rsidRPr="00AD5A40">
              <w:t>Lognormal growth error term</w:t>
            </w:r>
          </w:p>
        </w:tc>
        <w:tc>
          <w:tcPr>
            <w:tcW w:w="1975" w:type="dxa"/>
            <w:tcBorders>
              <w:top w:val="nil"/>
              <w:left w:val="nil"/>
              <w:bottom w:val="nil"/>
              <w:right w:val="nil"/>
            </w:tcBorders>
            <w:tcPrChange w:id="95" w:author="Punt, Andre (O&amp;A, Hobart)" w:date="2019-07-01T22:43:00Z">
              <w:tcPr>
                <w:tcW w:w="2321" w:type="dxa"/>
              </w:tcPr>
            </w:tcPrChange>
          </w:tcPr>
          <w:p w14:paraId="6D0F1804" w14:textId="3A8E7984" w:rsidR="00FC654D" w:rsidRPr="00AD5A40" w:rsidRDefault="00FC654D" w:rsidP="00617165">
            <w:pPr>
              <w:pStyle w:val="Caption"/>
              <w:spacing w:after="0"/>
              <w:contextualSpacing w:val="0"/>
              <w:pPrChange w:id="96" w:author="Punt, Andre (O&amp;A, Hobart)" w:date="2019-07-01T22:43:00Z">
                <w:pPr>
                  <w:pStyle w:val="Caption"/>
                  <w:spacing w:line="276" w:lineRule="auto"/>
                </w:pPr>
              </w:pPrChange>
            </w:pPr>
            <w:r w:rsidRPr="00AD5A40">
              <w:t>0.025</w:t>
            </w:r>
          </w:p>
        </w:tc>
      </w:tr>
      <w:tr w:rsidR="00FC654D" w:rsidRPr="00AD5A40" w14:paraId="580E54D4" w14:textId="77777777" w:rsidTr="00617165">
        <w:trPr>
          <w:cantSplit/>
        </w:trPr>
        <w:tc>
          <w:tcPr>
            <w:tcW w:w="2147" w:type="dxa"/>
            <w:tcBorders>
              <w:top w:val="nil"/>
              <w:left w:val="nil"/>
              <w:bottom w:val="nil"/>
              <w:right w:val="nil"/>
            </w:tcBorders>
            <w:tcPrChange w:id="97" w:author="Punt, Andre (O&amp;A, Hobart)" w:date="2019-07-01T22:43:00Z">
              <w:tcPr>
                <w:tcW w:w="2147" w:type="dxa"/>
              </w:tcPr>
            </w:tcPrChange>
          </w:tcPr>
          <w:p w14:paraId="6B13DD81" w14:textId="71AB2174" w:rsidR="00FC654D" w:rsidRPr="00AD5A40" w:rsidRDefault="00FC654D" w:rsidP="00617165">
            <w:pPr>
              <w:pStyle w:val="Caption"/>
              <w:spacing w:after="0"/>
              <w:contextualSpacing w:val="0"/>
              <w:pPrChange w:id="98"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99" w:author="Punt, Andre (O&amp;A, Hobart)" w:date="2019-07-01T22:43:00Z">
              <w:tcPr>
                <w:tcW w:w="1448" w:type="dxa"/>
              </w:tcPr>
            </w:tcPrChange>
          </w:tcPr>
          <w:p w14:paraId="74258F01" w14:textId="38D922DB" w:rsidR="00FC654D" w:rsidRPr="00AD5A40" w:rsidRDefault="00FC654D" w:rsidP="00617165">
            <w:pPr>
              <w:pStyle w:val="Caption"/>
              <w:spacing w:after="0"/>
              <w:contextualSpacing w:val="0"/>
              <w:jc w:val="center"/>
              <w:rPr>
                <w:i/>
              </w:rPr>
              <w:pPrChange w:id="100" w:author="Punt, Andre (O&amp;A, Hobart)" w:date="2019-07-01T22:43:00Z">
                <w:pPr>
                  <w:pStyle w:val="Caption"/>
                  <w:spacing w:line="276" w:lineRule="auto"/>
                  <w:jc w:val="center"/>
                </w:pPr>
              </w:pPrChange>
            </w:pPr>
            <w:r w:rsidRPr="00AD5A40">
              <w:rPr>
                <w:i/>
              </w:rPr>
              <w:t>a</w:t>
            </w:r>
          </w:p>
        </w:tc>
        <w:tc>
          <w:tcPr>
            <w:tcW w:w="3780" w:type="dxa"/>
            <w:tcBorders>
              <w:top w:val="nil"/>
              <w:left w:val="nil"/>
              <w:bottom w:val="nil"/>
              <w:right w:val="nil"/>
            </w:tcBorders>
            <w:tcPrChange w:id="101" w:author="Punt, Andre (O&amp;A, Hobart)" w:date="2019-07-01T22:43:00Z">
              <w:tcPr>
                <w:tcW w:w="3434" w:type="dxa"/>
              </w:tcPr>
            </w:tcPrChange>
          </w:tcPr>
          <w:p w14:paraId="5FEBFDFE" w14:textId="55B4D474" w:rsidR="00FC654D" w:rsidRPr="00AD5A40" w:rsidRDefault="00FC654D" w:rsidP="00617165">
            <w:pPr>
              <w:pStyle w:val="Caption"/>
              <w:spacing w:after="0"/>
              <w:contextualSpacing w:val="0"/>
              <w:pPrChange w:id="102" w:author="Punt, Andre (O&amp;A, Hobart)" w:date="2019-07-01T22:43:00Z">
                <w:pPr>
                  <w:pStyle w:val="Caption"/>
                  <w:spacing w:line="276" w:lineRule="auto"/>
                </w:pPr>
              </w:pPrChange>
            </w:pPr>
            <w:r w:rsidRPr="00AD5A40">
              <w:t>Multiplier of length-weight function</w:t>
            </w:r>
            <w:r w:rsidR="0089321B" w:rsidRPr="00AD5A40">
              <w:t xml:space="preserve"> (g/cm)</w:t>
            </w:r>
          </w:p>
        </w:tc>
        <w:tc>
          <w:tcPr>
            <w:tcW w:w="1975" w:type="dxa"/>
            <w:tcBorders>
              <w:top w:val="nil"/>
              <w:left w:val="nil"/>
              <w:bottom w:val="nil"/>
              <w:right w:val="nil"/>
            </w:tcBorders>
            <w:tcPrChange w:id="103" w:author="Punt, Andre (O&amp;A, Hobart)" w:date="2019-07-01T22:43:00Z">
              <w:tcPr>
                <w:tcW w:w="2321" w:type="dxa"/>
              </w:tcPr>
            </w:tcPrChange>
          </w:tcPr>
          <w:p w14:paraId="7B7BD103" w14:textId="5632A0F1" w:rsidR="00FC654D" w:rsidRPr="00AD5A40" w:rsidRDefault="00FC654D" w:rsidP="00617165">
            <w:pPr>
              <w:pStyle w:val="Caption"/>
              <w:spacing w:after="0"/>
              <w:contextualSpacing w:val="0"/>
              <w:pPrChange w:id="104" w:author="Punt, Andre (O&amp;A, Hobart)" w:date="2019-07-01T22:43:00Z">
                <w:pPr>
                  <w:pStyle w:val="Caption"/>
                  <w:spacing w:line="276" w:lineRule="auto"/>
                </w:pPr>
              </w:pPrChange>
            </w:pPr>
            <w:r w:rsidRPr="00AD5A40">
              <w:t>1.35e-6</w:t>
            </w:r>
            <w:r w:rsidR="0089321B" w:rsidRPr="00AD5A40">
              <w:t xml:space="preserve"> </w:t>
            </w:r>
          </w:p>
        </w:tc>
      </w:tr>
      <w:tr w:rsidR="00FC654D" w:rsidRPr="00AD5A40" w14:paraId="2CBD73EB" w14:textId="77777777" w:rsidTr="00617165">
        <w:trPr>
          <w:cantSplit/>
        </w:trPr>
        <w:tc>
          <w:tcPr>
            <w:tcW w:w="2147" w:type="dxa"/>
            <w:tcBorders>
              <w:top w:val="nil"/>
              <w:left w:val="nil"/>
              <w:bottom w:val="nil"/>
              <w:right w:val="nil"/>
            </w:tcBorders>
            <w:tcPrChange w:id="105" w:author="Punt, Andre (O&amp;A, Hobart)" w:date="2019-07-01T22:43:00Z">
              <w:tcPr>
                <w:tcW w:w="2147" w:type="dxa"/>
              </w:tcPr>
            </w:tcPrChange>
          </w:tcPr>
          <w:p w14:paraId="0486BD2F" w14:textId="4D2F64E3" w:rsidR="00FC654D" w:rsidRPr="00AD5A40" w:rsidRDefault="00FC654D" w:rsidP="00617165">
            <w:pPr>
              <w:pStyle w:val="Caption"/>
              <w:spacing w:after="0"/>
              <w:contextualSpacing w:val="0"/>
              <w:pPrChange w:id="106"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07" w:author="Punt, Andre (O&amp;A, Hobart)" w:date="2019-07-01T22:43:00Z">
              <w:tcPr>
                <w:tcW w:w="1448" w:type="dxa"/>
              </w:tcPr>
            </w:tcPrChange>
          </w:tcPr>
          <w:p w14:paraId="4014715E" w14:textId="7D1AFD3A" w:rsidR="00FC654D" w:rsidRPr="00AD5A40" w:rsidRDefault="00FC654D" w:rsidP="00617165">
            <w:pPr>
              <w:pStyle w:val="Caption"/>
              <w:spacing w:after="0"/>
              <w:contextualSpacing w:val="0"/>
              <w:jc w:val="center"/>
              <w:rPr>
                <w:i/>
              </w:rPr>
              <w:pPrChange w:id="108" w:author="Punt, Andre (O&amp;A, Hobart)" w:date="2019-07-01T22:43:00Z">
                <w:pPr>
                  <w:pStyle w:val="Caption"/>
                  <w:spacing w:line="276" w:lineRule="auto"/>
                  <w:jc w:val="center"/>
                </w:pPr>
              </w:pPrChange>
            </w:pPr>
            <w:r w:rsidRPr="00AD5A40">
              <w:rPr>
                <w:i/>
              </w:rPr>
              <w:t>b</w:t>
            </w:r>
          </w:p>
        </w:tc>
        <w:tc>
          <w:tcPr>
            <w:tcW w:w="3780" w:type="dxa"/>
            <w:tcBorders>
              <w:top w:val="nil"/>
              <w:left w:val="nil"/>
              <w:bottom w:val="nil"/>
              <w:right w:val="nil"/>
            </w:tcBorders>
            <w:tcPrChange w:id="109" w:author="Punt, Andre (O&amp;A, Hobart)" w:date="2019-07-01T22:43:00Z">
              <w:tcPr>
                <w:tcW w:w="3434" w:type="dxa"/>
              </w:tcPr>
            </w:tcPrChange>
          </w:tcPr>
          <w:p w14:paraId="6B4DECF3" w14:textId="44A2C5A3" w:rsidR="00FC654D" w:rsidRPr="00AD5A40" w:rsidRDefault="00FC654D" w:rsidP="00617165">
            <w:pPr>
              <w:pStyle w:val="Caption"/>
              <w:spacing w:after="0"/>
              <w:contextualSpacing w:val="0"/>
              <w:pPrChange w:id="110" w:author="Punt, Andre (O&amp;A, Hobart)" w:date="2019-07-01T22:43:00Z">
                <w:pPr>
                  <w:pStyle w:val="Caption"/>
                  <w:spacing w:line="276" w:lineRule="auto"/>
                </w:pPr>
              </w:pPrChange>
            </w:pPr>
            <w:r w:rsidRPr="00AD5A40">
              <w:t>Exponent of length-weight function</w:t>
            </w:r>
          </w:p>
        </w:tc>
        <w:tc>
          <w:tcPr>
            <w:tcW w:w="1975" w:type="dxa"/>
            <w:tcBorders>
              <w:top w:val="nil"/>
              <w:left w:val="nil"/>
              <w:bottom w:val="nil"/>
              <w:right w:val="nil"/>
            </w:tcBorders>
            <w:tcPrChange w:id="111" w:author="Punt, Andre (O&amp;A, Hobart)" w:date="2019-07-01T22:43:00Z">
              <w:tcPr>
                <w:tcW w:w="2321" w:type="dxa"/>
              </w:tcPr>
            </w:tcPrChange>
          </w:tcPr>
          <w:p w14:paraId="27882342" w14:textId="7D080468" w:rsidR="00FC654D" w:rsidRPr="00AD5A40" w:rsidRDefault="00FC654D" w:rsidP="00617165">
            <w:pPr>
              <w:pStyle w:val="Caption"/>
              <w:spacing w:after="0"/>
              <w:contextualSpacing w:val="0"/>
              <w:pPrChange w:id="112" w:author="Punt, Andre (O&amp;A, Hobart)" w:date="2019-07-01T22:43:00Z">
                <w:pPr>
                  <w:pStyle w:val="Caption"/>
                  <w:spacing w:line="276" w:lineRule="auto"/>
                </w:pPr>
              </w:pPrChange>
            </w:pPr>
            <w:r w:rsidRPr="00AD5A40">
              <w:t>3.427</w:t>
            </w:r>
          </w:p>
        </w:tc>
      </w:tr>
      <w:tr w:rsidR="00FC654D" w:rsidRPr="00AD5A40" w14:paraId="59D8B8DA" w14:textId="77777777" w:rsidTr="00617165">
        <w:trPr>
          <w:cantSplit/>
        </w:trPr>
        <w:tc>
          <w:tcPr>
            <w:tcW w:w="2147" w:type="dxa"/>
            <w:tcBorders>
              <w:top w:val="nil"/>
              <w:left w:val="nil"/>
              <w:bottom w:val="nil"/>
              <w:right w:val="nil"/>
            </w:tcBorders>
            <w:tcPrChange w:id="113" w:author="Punt, Andre (O&amp;A, Hobart)" w:date="2019-07-01T22:43:00Z">
              <w:tcPr>
                <w:tcW w:w="2147" w:type="dxa"/>
              </w:tcPr>
            </w:tcPrChange>
          </w:tcPr>
          <w:p w14:paraId="7F30E0EA" w14:textId="79D916F5" w:rsidR="00FC654D" w:rsidRPr="00AD5A40" w:rsidRDefault="00FC654D" w:rsidP="00617165">
            <w:pPr>
              <w:pStyle w:val="Caption"/>
              <w:spacing w:after="0"/>
              <w:contextualSpacing w:val="0"/>
              <w:pPrChange w:id="114" w:author="Punt, Andre (O&amp;A, Hobart)" w:date="2019-07-01T22:43:00Z">
                <w:pPr>
                  <w:pStyle w:val="Caption"/>
                  <w:spacing w:line="276" w:lineRule="auto"/>
                </w:pPr>
              </w:pPrChange>
            </w:pPr>
            <w:r w:rsidRPr="00AD5A40">
              <w:t>Survival</w:t>
            </w:r>
          </w:p>
        </w:tc>
        <w:tc>
          <w:tcPr>
            <w:tcW w:w="1448" w:type="dxa"/>
            <w:tcBorders>
              <w:top w:val="nil"/>
              <w:left w:val="nil"/>
              <w:bottom w:val="nil"/>
              <w:right w:val="nil"/>
            </w:tcBorders>
            <w:tcPrChange w:id="115" w:author="Punt, Andre (O&amp;A, Hobart)" w:date="2019-07-01T22:43:00Z">
              <w:tcPr>
                <w:tcW w:w="1448" w:type="dxa"/>
              </w:tcPr>
            </w:tcPrChange>
          </w:tcPr>
          <w:p w14:paraId="11315E7B" w14:textId="478A1F28" w:rsidR="00FC654D" w:rsidRPr="00AD5A40" w:rsidRDefault="00FC654D" w:rsidP="00617165">
            <w:pPr>
              <w:pStyle w:val="Caption"/>
              <w:spacing w:after="0"/>
              <w:contextualSpacing w:val="0"/>
              <w:jc w:val="center"/>
              <w:rPr>
                <w:i/>
              </w:rPr>
              <w:pPrChange w:id="116" w:author="Punt, Andre (O&amp;A, Hobart)" w:date="2019-07-01T22:43:00Z">
                <w:pPr>
                  <w:pStyle w:val="Caption"/>
                  <w:spacing w:line="276" w:lineRule="auto"/>
                  <w:jc w:val="center"/>
                </w:pPr>
              </w:pPrChange>
            </w:pPr>
            <w:r w:rsidRPr="00AD5A40">
              <w:rPr>
                <w:i/>
              </w:rPr>
              <w:t>M</w:t>
            </w:r>
          </w:p>
        </w:tc>
        <w:tc>
          <w:tcPr>
            <w:tcW w:w="3780" w:type="dxa"/>
            <w:tcBorders>
              <w:top w:val="nil"/>
              <w:left w:val="nil"/>
              <w:bottom w:val="nil"/>
              <w:right w:val="nil"/>
            </w:tcBorders>
            <w:tcPrChange w:id="117" w:author="Punt, Andre (O&amp;A, Hobart)" w:date="2019-07-01T22:43:00Z">
              <w:tcPr>
                <w:tcW w:w="3434" w:type="dxa"/>
              </w:tcPr>
            </w:tcPrChange>
          </w:tcPr>
          <w:p w14:paraId="2E0256B2" w14:textId="2CDE63E5" w:rsidR="00FC654D" w:rsidRPr="00AD5A40" w:rsidRDefault="00FC654D" w:rsidP="00617165">
            <w:pPr>
              <w:pStyle w:val="Caption"/>
              <w:spacing w:after="0"/>
              <w:contextualSpacing w:val="0"/>
              <w:pPrChange w:id="118" w:author="Punt, Andre (O&amp;A, Hobart)" w:date="2019-07-01T22:43:00Z">
                <w:pPr>
                  <w:pStyle w:val="Caption"/>
                  <w:spacing w:line="276" w:lineRule="auto"/>
                </w:pPr>
              </w:pPrChange>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Change w:id="119" w:author="Punt, Andre (O&amp;A, Hobart)" w:date="2019-07-01T22:43:00Z">
              <w:tcPr>
                <w:tcW w:w="2321" w:type="dxa"/>
              </w:tcPr>
            </w:tcPrChange>
          </w:tcPr>
          <w:p w14:paraId="2AC4C57B" w14:textId="5C8E7E2A" w:rsidR="00FC654D" w:rsidRPr="00AD5A40" w:rsidRDefault="00FC654D" w:rsidP="00617165">
            <w:pPr>
              <w:pStyle w:val="Caption"/>
              <w:spacing w:after="0"/>
              <w:contextualSpacing w:val="0"/>
              <w:pPrChange w:id="120" w:author="Punt, Andre (O&amp;A, Hobart)" w:date="2019-07-01T22:43:00Z">
                <w:pPr>
                  <w:pStyle w:val="Caption"/>
                  <w:spacing w:line="276" w:lineRule="auto"/>
                </w:pPr>
              </w:pPrChange>
            </w:pPr>
            <w:r w:rsidRPr="00AD5A40">
              <w:t>0.25</w:t>
            </w:r>
          </w:p>
        </w:tc>
      </w:tr>
      <w:tr w:rsidR="00041698" w:rsidRPr="00AD5A40" w14:paraId="01013C90" w14:textId="77777777" w:rsidTr="00617165">
        <w:trPr>
          <w:cantSplit/>
        </w:trPr>
        <w:tc>
          <w:tcPr>
            <w:tcW w:w="2147" w:type="dxa"/>
            <w:tcBorders>
              <w:top w:val="nil"/>
              <w:left w:val="nil"/>
              <w:bottom w:val="nil"/>
              <w:right w:val="nil"/>
            </w:tcBorders>
            <w:tcPrChange w:id="121" w:author="Punt, Andre (O&amp;A, Hobart)" w:date="2019-07-01T22:43:00Z">
              <w:tcPr>
                <w:tcW w:w="2147" w:type="dxa"/>
              </w:tcPr>
            </w:tcPrChange>
          </w:tcPr>
          <w:p w14:paraId="3D9C3368" w14:textId="1B93CEB9" w:rsidR="00041698" w:rsidRPr="00AD5A40" w:rsidRDefault="004E56FA" w:rsidP="00617165">
            <w:pPr>
              <w:pStyle w:val="Caption"/>
              <w:spacing w:after="0"/>
              <w:contextualSpacing w:val="0"/>
              <w:pPrChange w:id="122"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23" w:author="Punt, Andre (O&amp;A, Hobart)" w:date="2019-07-01T22:43:00Z">
              <w:tcPr>
                <w:tcW w:w="1448" w:type="dxa"/>
              </w:tcPr>
            </w:tcPrChange>
          </w:tcPr>
          <w:p w14:paraId="2C6CE7C9" w14:textId="74D90C79" w:rsidR="00041698" w:rsidRPr="00AD5A40" w:rsidRDefault="00151783" w:rsidP="00617165">
            <w:pPr>
              <w:pStyle w:val="Caption"/>
              <w:spacing w:after="0"/>
              <w:contextualSpacing w:val="0"/>
              <w:jc w:val="center"/>
              <w:rPr>
                <w:i/>
              </w:rPr>
              <w:pPrChange w:id="124" w:author="Punt, Andre (O&amp;A, Hobart)" w:date="2019-07-01T22:43:00Z">
                <w:pPr>
                  <w:pStyle w:val="Caption"/>
                  <w:spacing w:line="276" w:lineRule="auto"/>
                  <w:jc w:val="center"/>
                </w:pPr>
              </w:pPrChange>
            </w:pPr>
            <w:r w:rsidRPr="00AD5A40">
              <w:rPr>
                <w:i/>
              </w:rPr>
              <w:t>r</w:t>
            </w:r>
          </w:p>
        </w:tc>
        <w:tc>
          <w:tcPr>
            <w:tcW w:w="3780" w:type="dxa"/>
            <w:tcBorders>
              <w:top w:val="nil"/>
              <w:left w:val="nil"/>
              <w:bottom w:val="nil"/>
              <w:right w:val="nil"/>
            </w:tcBorders>
            <w:tcPrChange w:id="125" w:author="Punt, Andre (O&amp;A, Hobart)" w:date="2019-07-01T22:43:00Z">
              <w:tcPr>
                <w:tcW w:w="3434" w:type="dxa"/>
              </w:tcPr>
            </w:tcPrChange>
          </w:tcPr>
          <w:p w14:paraId="6904DD0A" w14:textId="3301AFB8" w:rsidR="00041698" w:rsidRPr="00AD5A40" w:rsidRDefault="00D37AF4" w:rsidP="00617165">
            <w:pPr>
              <w:pStyle w:val="Caption"/>
              <w:spacing w:after="0"/>
              <w:contextualSpacing w:val="0"/>
              <w:pPrChange w:id="126" w:author="Punt, Andre (O&amp;A, Hobart)" w:date="2019-07-01T22:43:00Z">
                <w:pPr>
                  <w:pStyle w:val="Caption"/>
                  <w:spacing w:line="276" w:lineRule="auto"/>
                </w:pPr>
              </w:pPrChange>
            </w:pPr>
            <w:r w:rsidRPr="00AD5A40">
              <w:t>Slope of maturity ogive</w:t>
            </w:r>
          </w:p>
        </w:tc>
        <w:tc>
          <w:tcPr>
            <w:tcW w:w="1975" w:type="dxa"/>
            <w:tcBorders>
              <w:top w:val="nil"/>
              <w:left w:val="nil"/>
              <w:bottom w:val="nil"/>
              <w:right w:val="nil"/>
            </w:tcBorders>
            <w:tcPrChange w:id="127" w:author="Punt, Andre (O&amp;A, Hobart)" w:date="2019-07-01T22:43:00Z">
              <w:tcPr>
                <w:tcW w:w="2321" w:type="dxa"/>
              </w:tcPr>
            </w:tcPrChange>
          </w:tcPr>
          <w:p w14:paraId="7AA0AC5C" w14:textId="0A984273" w:rsidR="00041698" w:rsidRPr="00AD5A40" w:rsidRDefault="00041698" w:rsidP="00617165">
            <w:pPr>
              <w:pStyle w:val="Caption"/>
              <w:spacing w:after="0"/>
              <w:contextualSpacing w:val="0"/>
              <w:pPrChange w:id="128" w:author="Punt, Andre (O&amp;A, Hobart)" w:date="2019-07-01T22:43:00Z">
                <w:pPr>
                  <w:pStyle w:val="Caption"/>
                  <w:spacing w:line="276" w:lineRule="auto"/>
                </w:pPr>
              </w:pPrChange>
            </w:pPr>
            <w:r w:rsidRPr="00AD5A40">
              <w:t>-0.1034</w:t>
            </w:r>
          </w:p>
        </w:tc>
      </w:tr>
      <w:tr w:rsidR="00FC654D" w:rsidRPr="00AD5A40" w14:paraId="601257A0" w14:textId="77777777" w:rsidTr="00617165">
        <w:trPr>
          <w:cantSplit/>
        </w:trPr>
        <w:tc>
          <w:tcPr>
            <w:tcW w:w="2147" w:type="dxa"/>
            <w:tcBorders>
              <w:top w:val="nil"/>
              <w:left w:val="nil"/>
              <w:bottom w:val="nil"/>
              <w:right w:val="nil"/>
            </w:tcBorders>
            <w:tcPrChange w:id="129" w:author="Punt, Andre (O&amp;A, Hobart)" w:date="2019-07-01T22:43:00Z">
              <w:tcPr>
                <w:tcW w:w="2147" w:type="dxa"/>
              </w:tcPr>
            </w:tcPrChange>
          </w:tcPr>
          <w:p w14:paraId="088782C5" w14:textId="3B6D1FF9" w:rsidR="00FC654D" w:rsidRPr="00AD5A40" w:rsidRDefault="00FC654D" w:rsidP="00617165">
            <w:pPr>
              <w:pStyle w:val="Caption"/>
              <w:spacing w:after="0"/>
              <w:contextualSpacing w:val="0"/>
              <w:pPrChange w:id="130"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31" w:author="Punt, Andre (O&amp;A, Hobart)" w:date="2019-07-01T22:43:00Z">
              <w:tcPr>
                <w:tcW w:w="1448" w:type="dxa"/>
              </w:tcPr>
            </w:tcPrChange>
          </w:tcPr>
          <w:p w14:paraId="51B06315" w14:textId="49C2FF52" w:rsidR="00FC654D" w:rsidRPr="00AD5A40" w:rsidRDefault="00FC654D" w:rsidP="00617165">
            <w:pPr>
              <w:pStyle w:val="Caption"/>
              <w:spacing w:after="0"/>
              <w:contextualSpacing w:val="0"/>
              <w:jc w:val="center"/>
              <w:rPr>
                <w:i/>
              </w:rPr>
              <w:pPrChange w:id="132" w:author="Punt, Andre (O&amp;A, Hobart)" w:date="2019-07-01T22:43:00Z">
                <w:pPr>
                  <w:pStyle w:val="Caption"/>
                  <w:spacing w:line="276" w:lineRule="auto"/>
                  <w:jc w:val="center"/>
                </w:pPr>
              </w:pPrChange>
            </w:pPr>
            <w:r w:rsidRPr="00AD5A40">
              <w:rPr>
                <w:i/>
              </w:rPr>
              <w:t>L</w:t>
            </w:r>
            <w:r w:rsidRPr="00AD5A40">
              <w:rPr>
                <w:i/>
                <w:vertAlign w:val="subscript"/>
              </w:rPr>
              <w:t>50</w:t>
            </w:r>
          </w:p>
        </w:tc>
        <w:tc>
          <w:tcPr>
            <w:tcW w:w="3780" w:type="dxa"/>
            <w:tcBorders>
              <w:top w:val="nil"/>
              <w:left w:val="nil"/>
              <w:bottom w:val="nil"/>
              <w:right w:val="nil"/>
            </w:tcBorders>
            <w:tcPrChange w:id="133" w:author="Punt, Andre (O&amp;A, Hobart)" w:date="2019-07-01T22:43:00Z">
              <w:tcPr>
                <w:tcW w:w="3434" w:type="dxa"/>
              </w:tcPr>
            </w:tcPrChange>
          </w:tcPr>
          <w:p w14:paraId="76D5FA36" w14:textId="16D10319" w:rsidR="00FC654D" w:rsidRPr="00AD5A40" w:rsidRDefault="00FC654D" w:rsidP="00617165">
            <w:pPr>
              <w:pStyle w:val="Caption"/>
              <w:spacing w:after="0"/>
              <w:contextualSpacing w:val="0"/>
              <w:pPrChange w:id="134" w:author="Punt, Andre (O&amp;A, Hobart)" w:date="2019-07-01T22:43:00Z">
                <w:pPr>
                  <w:pStyle w:val="Caption"/>
                  <w:spacing w:line="276" w:lineRule="auto"/>
                </w:pPr>
              </w:pPrChange>
            </w:pPr>
            <w:r w:rsidRPr="00AD5A40">
              <w:t>Length at 50% maturity</w:t>
            </w:r>
            <w:r w:rsidR="0089321B" w:rsidRPr="00AD5A40">
              <w:t xml:space="preserve"> (cm)</w:t>
            </w:r>
          </w:p>
        </w:tc>
        <w:tc>
          <w:tcPr>
            <w:tcW w:w="1975" w:type="dxa"/>
            <w:tcBorders>
              <w:top w:val="nil"/>
              <w:left w:val="nil"/>
              <w:bottom w:val="nil"/>
              <w:right w:val="nil"/>
            </w:tcBorders>
            <w:tcPrChange w:id="135" w:author="Punt, Andre (O&amp;A, Hobart)" w:date="2019-07-01T22:43:00Z">
              <w:tcPr>
                <w:tcW w:w="2321" w:type="dxa"/>
              </w:tcPr>
            </w:tcPrChange>
          </w:tcPr>
          <w:p w14:paraId="09ECE4CE" w14:textId="176DE76D" w:rsidR="00FC654D" w:rsidRPr="00AD5A40" w:rsidRDefault="00F2785D" w:rsidP="00617165">
            <w:pPr>
              <w:pStyle w:val="Caption"/>
              <w:spacing w:after="0"/>
              <w:contextualSpacing w:val="0"/>
              <w:pPrChange w:id="136" w:author="Punt, Andre (O&amp;A, Hobart)" w:date="2019-07-01T22:43:00Z">
                <w:pPr>
                  <w:pStyle w:val="Caption"/>
                  <w:spacing w:line="276" w:lineRule="auto"/>
                </w:pPr>
              </w:pPrChange>
            </w:pPr>
            <w:r>
              <w:t>75</w:t>
            </w:r>
          </w:p>
        </w:tc>
      </w:tr>
      <w:tr w:rsidR="00FC654D" w:rsidRPr="00AD5A40" w14:paraId="3BB7FD56" w14:textId="77777777" w:rsidTr="00617165">
        <w:trPr>
          <w:cantSplit/>
        </w:trPr>
        <w:tc>
          <w:tcPr>
            <w:tcW w:w="2147" w:type="dxa"/>
            <w:tcBorders>
              <w:top w:val="nil"/>
              <w:left w:val="nil"/>
              <w:bottom w:val="nil"/>
              <w:right w:val="nil"/>
            </w:tcBorders>
            <w:tcPrChange w:id="137" w:author="Punt, Andre (O&amp;A, Hobart)" w:date="2019-07-01T22:43:00Z">
              <w:tcPr>
                <w:tcW w:w="2147" w:type="dxa"/>
              </w:tcPr>
            </w:tcPrChange>
          </w:tcPr>
          <w:p w14:paraId="0C5C6066" w14:textId="64706667" w:rsidR="00FC654D" w:rsidRPr="00AD5A40" w:rsidRDefault="00FC654D" w:rsidP="00617165">
            <w:pPr>
              <w:pStyle w:val="Caption"/>
              <w:spacing w:after="0"/>
              <w:contextualSpacing w:val="0"/>
              <w:pPrChange w:id="138"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39" w:author="Punt, Andre (O&amp;A, Hobart)" w:date="2019-07-01T22:43:00Z">
              <w:tcPr>
                <w:tcW w:w="1448" w:type="dxa"/>
              </w:tcPr>
            </w:tcPrChange>
          </w:tcPr>
          <w:p w14:paraId="4EEAE97E" w14:textId="5C7B6665" w:rsidR="00FC654D" w:rsidRPr="00AD5A40" w:rsidRDefault="00FC654D" w:rsidP="00617165">
            <w:pPr>
              <w:pStyle w:val="Caption"/>
              <w:spacing w:after="0"/>
              <w:contextualSpacing w:val="0"/>
              <w:jc w:val="center"/>
              <w:rPr>
                <w:i/>
              </w:rPr>
              <w:pPrChange w:id="140" w:author="Punt, Andre (O&amp;A, Hobart)" w:date="2019-07-01T22:43:00Z">
                <w:pPr>
                  <w:pStyle w:val="Caption"/>
                  <w:spacing w:line="276" w:lineRule="auto"/>
                  <w:jc w:val="center"/>
                </w:pPr>
              </w:pPrChange>
            </w:pPr>
            <w:r w:rsidRPr="00AD5A40">
              <w:rPr>
                <w:i/>
              </w:rPr>
              <w:t>h</w:t>
            </w:r>
          </w:p>
        </w:tc>
        <w:tc>
          <w:tcPr>
            <w:tcW w:w="3780" w:type="dxa"/>
            <w:tcBorders>
              <w:top w:val="nil"/>
              <w:left w:val="nil"/>
              <w:bottom w:val="nil"/>
              <w:right w:val="nil"/>
            </w:tcBorders>
            <w:tcPrChange w:id="141" w:author="Punt, Andre (O&amp;A, Hobart)" w:date="2019-07-01T22:43:00Z">
              <w:tcPr>
                <w:tcW w:w="3434" w:type="dxa"/>
              </w:tcPr>
            </w:tcPrChange>
          </w:tcPr>
          <w:p w14:paraId="250C68B5" w14:textId="74FDA2D9" w:rsidR="00FC654D" w:rsidRPr="00AD5A40" w:rsidRDefault="00FC654D" w:rsidP="00617165">
            <w:pPr>
              <w:pStyle w:val="Caption"/>
              <w:spacing w:after="0"/>
              <w:contextualSpacing w:val="0"/>
              <w:pPrChange w:id="142" w:author="Punt, Andre (O&amp;A, Hobart)" w:date="2019-07-01T22:43:00Z">
                <w:pPr>
                  <w:pStyle w:val="Caption"/>
                  <w:spacing w:line="276" w:lineRule="auto"/>
                </w:pPr>
              </w:pPrChange>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Change w:id="143" w:author="Punt, Andre (O&amp;A, Hobart)" w:date="2019-07-01T22:43:00Z">
              <w:tcPr>
                <w:tcW w:w="2321" w:type="dxa"/>
              </w:tcPr>
            </w:tcPrChange>
          </w:tcPr>
          <w:p w14:paraId="6819AABD" w14:textId="4360CECF" w:rsidR="00FC654D" w:rsidRPr="00AD5A40" w:rsidRDefault="00FC654D" w:rsidP="00617165">
            <w:pPr>
              <w:pStyle w:val="Caption"/>
              <w:spacing w:after="0"/>
              <w:contextualSpacing w:val="0"/>
              <w:pPrChange w:id="144" w:author="Punt, Andre (O&amp;A, Hobart)" w:date="2019-07-01T22:43:00Z">
                <w:pPr>
                  <w:pStyle w:val="Caption"/>
                  <w:spacing w:line="276" w:lineRule="auto"/>
                </w:pPr>
              </w:pPrChange>
            </w:pPr>
            <w:r w:rsidRPr="00AD5A40">
              <w:t>0.9</w:t>
            </w:r>
          </w:p>
        </w:tc>
      </w:tr>
      <w:tr w:rsidR="00FC654D" w:rsidRPr="00AD5A40" w14:paraId="16372E18" w14:textId="77777777" w:rsidTr="00617165">
        <w:trPr>
          <w:cantSplit/>
        </w:trPr>
        <w:tc>
          <w:tcPr>
            <w:tcW w:w="2147" w:type="dxa"/>
            <w:tcBorders>
              <w:top w:val="nil"/>
              <w:left w:val="nil"/>
              <w:bottom w:val="nil"/>
              <w:right w:val="nil"/>
            </w:tcBorders>
            <w:tcPrChange w:id="145" w:author="Punt, Andre (O&amp;A, Hobart)" w:date="2019-07-01T22:43:00Z">
              <w:tcPr>
                <w:tcW w:w="2147" w:type="dxa"/>
              </w:tcPr>
            </w:tcPrChange>
          </w:tcPr>
          <w:p w14:paraId="663B0591" w14:textId="47155A2E" w:rsidR="00FC654D" w:rsidRPr="00AD5A40" w:rsidRDefault="00FC654D" w:rsidP="00617165">
            <w:pPr>
              <w:pStyle w:val="Caption"/>
              <w:spacing w:after="0"/>
              <w:contextualSpacing w:val="0"/>
              <w:pPrChange w:id="146"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47" w:author="Punt, Andre (O&amp;A, Hobart)" w:date="2019-07-01T22:43:00Z">
              <w:tcPr>
                <w:tcW w:w="1448" w:type="dxa"/>
              </w:tcPr>
            </w:tcPrChange>
          </w:tcPr>
          <w:p w14:paraId="01517B79" w14:textId="53F340AC" w:rsidR="00FC654D" w:rsidRPr="00AD5A40" w:rsidRDefault="00FC654D" w:rsidP="00617165">
            <w:pPr>
              <w:pStyle w:val="Caption"/>
              <w:spacing w:after="0"/>
              <w:contextualSpacing w:val="0"/>
              <w:jc w:val="center"/>
              <w:rPr>
                <w:i/>
              </w:rPr>
              <w:pPrChange w:id="148" w:author="Punt, Andre (O&amp;A, Hobart)" w:date="2019-07-01T22:43:00Z">
                <w:pPr>
                  <w:pStyle w:val="Caption"/>
                  <w:spacing w:line="276" w:lineRule="auto"/>
                  <w:jc w:val="center"/>
                </w:pPr>
              </w:pPrChange>
            </w:pPr>
            <w:r w:rsidRPr="00AD5A40">
              <w:rPr>
                <w:i/>
              </w:rPr>
              <w:t>R</w:t>
            </w:r>
            <w:r w:rsidRPr="00AD5A40">
              <w:rPr>
                <w:i/>
                <w:vertAlign w:val="subscript"/>
              </w:rPr>
              <w:t>0</w:t>
            </w:r>
          </w:p>
        </w:tc>
        <w:tc>
          <w:tcPr>
            <w:tcW w:w="3780" w:type="dxa"/>
            <w:tcBorders>
              <w:top w:val="nil"/>
              <w:left w:val="nil"/>
              <w:bottom w:val="nil"/>
              <w:right w:val="nil"/>
            </w:tcBorders>
            <w:tcPrChange w:id="149" w:author="Punt, Andre (O&amp;A, Hobart)" w:date="2019-07-01T22:43:00Z">
              <w:tcPr>
                <w:tcW w:w="3434" w:type="dxa"/>
              </w:tcPr>
            </w:tcPrChange>
          </w:tcPr>
          <w:p w14:paraId="2DFA84BC" w14:textId="573337D9" w:rsidR="00FC654D" w:rsidRPr="00AD5A40" w:rsidRDefault="00FC654D" w:rsidP="00617165">
            <w:pPr>
              <w:pStyle w:val="Caption"/>
              <w:spacing w:after="0"/>
              <w:contextualSpacing w:val="0"/>
              <w:pPrChange w:id="150" w:author="Punt, Andre (O&amp;A, Hobart)" w:date="2019-07-01T22:43:00Z">
                <w:pPr>
                  <w:pStyle w:val="Caption"/>
                  <w:spacing w:line="276" w:lineRule="auto"/>
                </w:pPr>
              </w:pPrChange>
            </w:pPr>
            <w:r w:rsidRPr="00AD5A40">
              <w:t>Maximum number of recruits per year</w:t>
            </w:r>
          </w:p>
        </w:tc>
        <w:tc>
          <w:tcPr>
            <w:tcW w:w="1975" w:type="dxa"/>
            <w:tcBorders>
              <w:top w:val="nil"/>
              <w:left w:val="nil"/>
              <w:bottom w:val="nil"/>
              <w:right w:val="nil"/>
            </w:tcBorders>
            <w:tcPrChange w:id="151" w:author="Punt, Andre (O&amp;A, Hobart)" w:date="2019-07-01T22:43:00Z">
              <w:tcPr>
                <w:tcW w:w="2321" w:type="dxa"/>
              </w:tcPr>
            </w:tcPrChange>
          </w:tcPr>
          <w:p w14:paraId="7EC2E77A" w14:textId="53F0B36B" w:rsidR="00FC654D" w:rsidRPr="00AD5A40" w:rsidRDefault="00FC654D" w:rsidP="00617165">
            <w:pPr>
              <w:pStyle w:val="Caption"/>
              <w:spacing w:after="0"/>
              <w:contextualSpacing w:val="0"/>
              <w:pPrChange w:id="152" w:author="Punt, Andre (O&amp;A, Hobart)" w:date="2019-07-01T22:43:00Z">
                <w:pPr>
                  <w:pStyle w:val="Caption"/>
                  <w:spacing w:line="276" w:lineRule="auto"/>
                </w:pPr>
              </w:pPrChange>
            </w:pPr>
            <w:r w:rsidRPr="00AD5A40">
              <w:t>12</w:t>
            </w:r>
          </w:p>
        </w:tc>
      </w:tr>
      <w:tr w:rsidR="00FC654D" w:rsidRPr="00AD5A40" w14:paraId="7D5D61EC" w14:textId="77777777" w:rsidTr="00617165">
        <w:trPr>
          <w:cantSplit/>
        </w:trPr>
        <w:tc>
          <w:tcPr>
            <w:tcW w:w="2147" w:type="dxa"/>
            <w:tcBorders>
              <w:top w:val="nil"/>
              <w:left w:val="nil"/>
              <w:bottom w:val="single" w:sz="12" w:space="0" w:color="auto"/>
              <w:right w:val="nil"/>
            </w:tcBorders>
            <w:tcPrChange w:id="153" w:author="Punt, Andre (O&amp;A, Hobart)" w:date="2019-07-01T22:43:00Z">
              <w:tcPr>
                <w:tcW w:w="2147" w:type="dxa"/>
              </w:tcPr>
            </w:tcPrChange>
          </w:tcPr>
          <w:p w14:paraId="0E0089C3" w14:textId="19316B9B" w:rsidR="00FC654D" w:rsidRPr="00AD5A40" w:rsidRDefault="00FC654D" w:rsidP="00617165">
            <w:pPr>
              <w:pStyle w:val="Caption"/>
              <w:spacing w:after="0"/>
              <w:contextualSpacing w:val="0"/>
              <w:pPrChange w:id="154" w:author="Punt, Andre (O&amp;A, Hobart)" w:date="2019-07-01T22:43:00Z">
                <w:pPr>
                  <w:pStyle w:val="Caption"/>
                  <w:spacing w:line="276" w:lineRule="auto"/>
                </w:pPr>
              </w:pPrChange>
            </w:pPr>
            <w:r w:rsidRPr="00AD5A40">
              <w:t>Recruitment</w:t>
            </w:r>
          </w:p>
        </w:tc>
        <w:tc>
          <w:tcPr>
            <w:tcW w:w="1448" w:type="dxa"/>
            <w:tcBorders>
              <w:top w:val="nil"/>
              <w:left w:val="nil"/>
              <w:bottom w:val="single" w:sz="12" w:space="0" w:color="auto"/>
              <w:right w:val="nil"/>
            </w:tcBorders>
            <w:tcPrChange w:id="155" w:author="Punt, Andre (O&amp;A, Hobart)" w:date="2019-07-01T22:43:00Z">
              <w:tcPr>
                <w:tcW w:w="1448" w:type="dxa"/>
              </w:tcPr>
            </w:tcPrChange>
          </w:tcPr>
          <w:p w14:paraId="45B1C000" w14:textId="02828D27" w:rsidR="00FC654D" w:rsidRPr="00AD5A40" w:rsidRDefault="005A36FC" w:rsidP="00617165">
            <w:pPr>
              <w:pStyle w:val="Caption"/>
              <w:spacing w:after="0"/>
              <w:contextualSpacing w:val="0"/>
              <w:jc w:val="center"/>
              <w:pPrChange w:id="156" w:author="Punt, Andre (O&amp;A, Hobart)" w:date="2019-07-01T22:43:00Z">
                <w:pPr>
                  <w:pStyle w:val="Caption"/>
                  <w:spacing w:line="276" w:lineRule="auto"/>
                  <w:jc w:val="center"/>
                </w:pPr>
              </w:pPrChange>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Change w:id="157" w:author="Punt, Andre (O&amp;A, Hobart)" w:date="2019-07-01T22:43:00Z">
              <w:tcPr>
                <w:tcW w:w="3434" w:type="dxa"/>
              </w:tcPr>
            </w:tcPrChange>
          </w:tcPr>
          <w:p w14:paraId="4F1FA8C0" w14:textId="03FF4FF5" w:rsidR="00FC654D" w:rsidRPr="00AD5A40" w:rsidRDefault="00FC654D" w:rsidP="00617165">
            <w:pPr>
              <w:pStyle w:val="Caption"/>
              <w:spacing w:after="0"/>
              <w:contextualSpacing w:val="0"/>
              <w:pPrChange w:id="158" w:author="Punt, Andre (O&amp;A, Hobart)" w:date="2019-07-01T22:43:00Z">
                <w:pPr>
                  <w:pStyle w:val="Caption"/>
                  <w:spacing w:line="276" w:lineRule="auto"/>
                </w:pPr>
              </w:pPrChange>
            </w:pPr>
            <w:r w:rsidRPr="00AD5A40">
              <w:t>Variation in recruitment</w:t>
            </w:r>
          </w:p>
        </w:tc>
        <w:tc>
          <w:tcPr>
            <w:tcW w:w="1975" w:type="dxa"/>
            <w:tcBorders>
              <w:top w:val="nil"/>
              <w:left w:val="nil"/>
              <w:bottom w:val="single" w:sz="12" w:space="0" w:color="auto"/>
              <w:right w:val="nil"/>
            </w:tcBorders>
            <w:tcPrChange w:id="159" w:author="Punt, Andre (O&amp;A, Hobart)" w:date="2019-07-01T22:43:00Z">
              <w:tcPr>
                <w:tcW w:w="2321" w:type="dxa"/>
              </w:tcPr>
            </w:tcPrChange>
          </w:tcPr>
          <w:p w14:paraId="0C99A50C" w14:textId="54BF4766" w:rsidR="00FC654D" w:rsidRPr="00AD5A40" w:rsidRDefault="00FC654D" w:rsidP="00617165">
            <w:pPr>
              <w:pStyle w:val="Caption"/>
              <w:spacing w:after="0"/>
              <w:contextualSpacing w:val="0"/>
              <w:pPrChange w:id="160" w:author="Punt, Andre (O&amp;A, Hobart)" w:date="2019-07-01T22:43:00Z">
                <w:pPr>
                  <w:pStyle w:val="Caption"/>
                  <w:spacing w:line="276" w:lineRule="auto"/>
                </w:pPr>
              </w:pPrChange>
            </w:pPr>
            <w:r w:rsidRPr="00AD5A40">
              <w:t>0.1</w:t>
            </w:r>
          </w:p>
        </w:tc>
      </w:tr>
    </w:tbl>
    <w:p w14:paraId="5648D89C" w14:textId="6F46FF41" w:rsidR="00CF36A9" w:rsidRPr="00AD5A40" w:rsidRDefault="007B4FD6" w:rsidP="00AD5A40">
      <w:pPr>
        <w:pStyle w:val="Caption"/>
        <w:spacing w:line="276" w:lineRule="auto"/>
      </w:pPr>
      <w:bookmarkStart w:id="161"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161"/>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A94970" w:rsidRPr="00AD5A40" w14:paraId="7CECF20E" w14:textId="79F1B466" w:rsidTr="00A94970">
        <w:trPr>
          <w:trHeight w:val="9"/>
        </w:trPr>
        <w:tc>
          <w:tcPr>
            <w:tcW w:w="889" w:type="dxa"/>
          </w:tcPr>
          <w:p w14:paraId="69EBCA52" w14:textId="77777777" w:rsidR="00A94970" w:rsidRPr="00AD5A40" w:rsidRDefault="00A94970" w:rsidP="00AD5A40">
            <w:pPr>
              <w:spacing w:line="276" w:lineRule="auto"/>
              <w:rPr>
                <w:sz w:val="20"/>
                <w:szCs w:val="20"/>
              </w:rPr>
            </w:pPr>
            <w:r w:rsidRPr="00AD5A40">
              <w:rPr>
                <w:sz w:val="20"/>
                <w:szCs w:val="20"/>
              </w:rPr>
              <w:t>1</w:t>
            </w:r>
          </w:p>
        </w:tc>
        <w:tc>
          <w:tcPr>
            <w:tcW w:w="1104" w:type="dxa"/>
          </w:tcPr>
          <w:p w14:paraId="15BD9644" w14:textId="77777777" w:rsidR="00A94970" w:rsidRPr="00AD5A40" w:rsidRDefault="00A94970" w:rsidP="00AD5A40">
            <w:pPr>
              <w:spacing w:line="276" w:lineRule="auto"/>
              <w:rPr>
                <w:sz w:val="20"/>
                <w:szCs w:val="20"/>
              </w:rPr>
            </w:pPr>
            <w:r w:rsidRPr="00AD5A40">
              <w:rPr>
                <w:sz w:val="20"/>
                <w:szCs w:val="20"/>
              </w:rPr>
              <w:t>No spatial breaks</w:t>
            </w:r>
          </w:p>
        </w:tc>
        <w:tc>
          <w:tcPr>
            <w:tcW w:w="956" w:type="dxa"/>
          </w:tcPr>
          <w:p w14:paraId="253A6674" w14:textId="77777777" w:rsidR="00A94970" w:rsidRPr="00AD5A40" w:rsidRDefault="00A94970" w:rsidP="00AD5A40">
            <w:pPr>
              <w:spacing w:line="276" w:lineRule="auto"/>
              <w:rPr>
                <w:sz w:val="20"/>
                <w:szCs w:val="20"/>
              </w:rPr>
            </w:pPr>
            <w:r w:rsidRPr="00AD5A40">
              <w:rPr>
                <w:sz w:val="20"/>
                <w:szCs w:val="20"/>
              </w:rPr>
              <w:t>None</w:t>
            </w:r>
          </w:p>
        </w:tc>
        <w:tc>
          <w:tcPr>
            <w:tcW w:w="1070" w:type="dxa"/>
            <w:vAlign w:val="center"/>
          </w:tcPr>
          <w:p w14:paraId="4C792903" w14:textId="5B5094CA" w:rsidR="00A94970" w:rsidRPr="00AD5A40" w:rsidRDefault="00A94970" w:rsidP="00AD5A40">
            <w:pPr>
              <w:spacing w:line="276" w:lineRule="auto"/>
              <w:rPr>
                <w:sz w:val="20"/>
                <w:szCs w:val="20"/>
              </w:rPr>
            </w:pPr>
            <w:r w:rsidRPr="00AD5A40">
              <w:rPr>
                <w:color w:val="000000"/>
                <w:sz w:val="20"/>
                <w:szCs w:val="20"/>
              </w:rPr>
              <w:t>0.64, 0.03</w:t>
            </w:r>
          </w:p>
        </w:tc>
        <w:tc>
          <w:tcPr>
            <w:tcW w:w="1069" w:type="dxa"/>
            <w:vAlign w:val="center"/>
          </w:tcPr>
          <w:p w14:paraId="5F272CC2" w14:textId="7F1DAE21" w:rsidR="00A94970" w:rsidRPr="00AD5A40" w:rsidRDefault="00A94970" w:rsidP="00AD5A40">
            <w:pPr>
              <w:spacing w:line="276" w:lineRule="auto"/>
              <w:rPr>
                <w:sz w:val="20"/>
                <w:szCs w:val="20"/>
              </w:rPr>
            </w:pPr>
            <w:r w:rsidRPr="00AD5A40">
              <w:rPr>
                <w:color w:val="000000"/>
                <w:sz w:val="20"/>
                <w:szCs w:val="20"/>
              </w:rPr>
              <w:t>0.89, 0.92, 0.75</w:t>
            </w:r>
          </w:p>
        </w:tc>
        <w:tc>
          <w:tcPr>
            <w:tcW w:w="1070" w:type="dxa"/>
            <w:vAlign w:val="center"/>
          </w:tcPr>
          <w:p w14:paraId="4684E5DA" w14:textId="24936E30" w:rsidR="00A94970" w:rsidRPr="00AD5A40" w:rsidRDefault="00A94970" w:rsidP="00AD5A40">
            <w:pPr>
              <w:spacing w:line="276" w:lineRule="auto"/>
              <w:rPr>
                <w:sz w:val="20"/>
                <w:szCs w:val="20"/>
              </w:rPr>
            </w:pPr>
            <w:r w:rsidRPr="00AD5A40">
              <w:rPr>
                <w:color w:val="000000"/>
                <w:sz w:val="20"/>
                <w:szCs w:val="20"/>
              </w:rPr>
              <w:t>0.66, 0.04</w:t>
            </w:r>
          </w:p>
        </w:tc>
        <w:tc>
          <w:tcPr>
            <w:tcW w:w="1069" w:type="dxa"/>
            <w:vAlign w:val="center"/>
          </w:tcPr>
          <w:p w14:paraId="32C3F4B3" w14:textId="486C16D2" w:rsidR="00A94970" w:rsidRPr="00AD5A40" w:rsidRDefault="00A94970" w:rsidP="00AD5A40">
            <w:pPr>
              <w:spacing w:line="276" w:lineRule="auto"/>
              <w:rPr>
                <w:sz w:val="20"/>
                <w:szCs w:val="20"/>
              </w:rPr>
            </w:pPr>
            <w:r w:rsidRPr="00AD5A40">
              <w:rPr>
                <w:color w:val="000000"/>
                <w:sz w:val="20"/>
                <w:szCs w:val="20"/>
              </w:rPr>
              <w:t>0.</w:t>
            </w:r>
            <w:r w:rsidR="001A7DEE">
              <w:rPr>
                <w:color w:val="000000"/>
                <w:sz w:val="20"/>
                <w:szCs w:val="20"/>
              </w:rPr>
              <w:t>91,</w:t>
            </w:r>
            <w:r w:rsidRPr="00AD5A40">
              <w:rPr>
                <w:color w:val="000000"/>
                <w:sz w:val="20"/>
                <w:szCs w:val="20"/>
              </w:rPr>
              <w:t xml:space="preserve"> 0.93, 0.7</w:t>
            </w:r>
          </w:p>
        </w:tc>
        <w:tc>
          <w:tcPr>
            <w:tcW w:w="1062" w:type="dxa"/>
            <w:vAlign w:val="center"/>
          </w:tcPr>
          <w:p w14:paraId="14C929A7" w14:textId="776CC94D" w:rsidR="00A94970" w:rsidRPr="00AD5A40" w:rsidRDefault="00A94970" w:rsidP="00AD5A40">
            <w:pPr>
              <w:spacing w:line="276" w:lineRule="auto"/>
              <w:rPr>
                <w:sz w:val="20"/>
                <w:szCs w:val="20"/>
              </w:rPr>
            </w:pPr>
            <w:r w:rsidRPr="00AD5A40">
              <w:rPr>
                <w:color w:val="000000"/>
                <w:sz w:val="20"/>
                <w:szCs w:val="20"/>
              </w:rPr>
              <w:t>0.63, 0.05</w:t>
            </w:r>
          </w:p>
        </w:tc>
        <w:tc>
          <w:tcPr>
            <w:tcW w:w="1061" w:type="dxa"/>
            <w:vAlign w:val="center"/>
          </w:tcPr>
          <w:p w14:paraId="48A29355" w14:textId="22CCE895" w:rsidR="00A94970" w:rsidRPr="00AD5A40" w:rsidRDefault="00A94970" w:rsidP="00AD5A40">
            <w:pPr>
              <w:spacing w:line="276" w:lineRule="auto"/>
              <w:rPr>
                <w:sz w:val="20"/>
                <w:szCs w:val="20"/>
              </w:rPr>
            </w:pPr>
            <w:r w:rsidRPr="00AD5A40">
              <w:rPr>
                <w:color w:val="000000"/>
                <w:sz w:val="20"/>
                <w:szCs w:val="20"/>
              </w:rPr>
              <w:t>0.88, 0.96, 0.76</w:t>
            </w:r>
          </w:p>
        </w:tc>
      </w:tr>
      <w:tr w:rsidR="00A94970" w:rsidRPr="00AD5A40" w14:paraId="1A561C3D" w14:textId="1FFAFB79" w:rsidTr="00A94970">
        <w:trPr>
          <w:trHeight w:val="9"/>
        </w:trPr>
        <w:tc>
          <w:tcPr>
            <w:tcW w:w="889" w:type="dxa"/>
          </w:tcPr>
          <w:p w14:paraId="290EEC49" w14:textId="77777777" w:rsidR="00A94970" w:rsidRPr="00AD5A40" w:rsidRDefault="00A94970" w:rsidP="00AD5A40">
            <w:pPr>
              <w:spacing w:line="276" w:lineRule="auto"/>
              <w:rPr>
                <w:sz w:val="20"/>
                <w:szCs w:val="20"/>
              </w:rPr>
            </w:pPr>
            <w:r w:rsidRPr="00AD5A40">
              <w:rPr>
                <w:sz w:val="20"/>
                <w:szCs w:val="20"/>
              </w:rPr>
              <w:t>2</w:t>
            </w:r>
          </w:p>
        </w:tc>
        <w:tc>
          <w:tcPr>
            <w:tcW w:w="1104" w:type="dxa"/>
          </w:tcPr>
          <w:p w14:paraId="3C8B8742" w14:textId="77777777" w:rsidR="00A94970" w:rsidRPr="00AD5A40" w:rsidRDefault="00A94970" w:rsidP="00AD5A40">
            <w:pPr>
              <w:spacing w:line="276" w:lineRule="auto"/>
              <w:rPr>
                <w:sz w:val="20"/>
                <w:szCs w:val="20"/>
              </w:rPr>
            </w:pPr>
            <w:r w:rsidRPr="00AD5A40">
              <w:rPr>
                <w:sz w:val="20"/>
                <w:szCs w:val="20"/>
              </w:rPr>
              <w:t>Single, spatial break in middle of range, with no overlap and strong contrast</w:t>
            </w:r>
          </w:p>
        </w:tc>
        <w:tc>
          <w:tcPr>
            <w:tcW w:w="956" w:type="dxa"/>
          </w:tcPr>
          <w:p w14:paraId="4FD0C78B" w14:textId="77777777" w:rsidR="00A94970" w:rsidRPr="00AD5A40" w:rsidRDefault="00A94970" w:rsidP="00AD5A40">
            <w:pPr>
              <w:spacing w:line="276" w:lineRule="auto"/>
              <w:rPr>
                <w:sz w:val="20"/>
                <w:szCs w:val="20"/>
              </w:rPr>
            </w:pPr>
            <w:r w:rsidRPr="00AD5A40">
              <w:rPr>
                <w:sz w:val="20"/>
                <w:szCs w:val="20"/>
              </w:rPr>
              <w:t>25° Latitude and 25° Longitude</w:t>
            </w:r>
          </w:p>
        </w:tc>
        <w:tc>
          <w:tcPr>
            <w:tcW w:w="1070" w:type="dxa"/>
            <w:vAlign w:val="center"/>
          </w:tcPr>
          <w:p w14:paraId="1783EDCD" w14:textId="5F8FB6C2" w:rsidR="00A94970" w:rsidRPr="00AD5A40" w:rsidRDefault="00A94970" w:rsidP="00AD5A40">
            <w:pPr>
              <w:spacing w:line="276" w:lineRule="auto"/>
              <w:rPr>
                <w:sz w:val="20"/>
                <w:szCs w:val="20"/>
              </w:rPr>
            </w:pPr>
            <w:r w:rsidRPr="00AD5A40">
              <w:rPr>
                <w:color w:val="000000"/>
                <w:sz w:val="20"/>
                <w:szCs w:val="20"/>
              </w:rPr>
              <w:t>0.32, 0.04</w:t>
            </w:r>
          </w:p>
        </w:tc>
        <w:tc>
          <w:tcPr>
            <w:tcW w:w="1069" w:type="dxa"/>
            <w:vAlign w:val="center"/>
          </w:tcPr>
          <w:p w14:paraId="3B467DD5" w14:textId="20E550B1" w:rsidR="00A94970" w:rsidRPr="00AD5A40" w:rsidRDefault="00A94970" w:rsidP="00AD5A40">
            <w:pPr>
              <w:spacing w:line="276" w:lineRule="auto"/>
              <w:rPr>
                <w:sz w:val="20"/>
                <w:szCs w:val="20"/>
              </w:rPr>
            </w:pPr>
            <w:r w:rsidRPr="00AD5A40">
              <w:rPr>
                <w:color w:val="000000"/>
                <w:sz w:val="20"/>
                <w:szCs w:val="20"/>
              </w:rPr>
              <w:t>0.97, 0.99, 0.82</w:t>
            </w:r>
          </w:p>
        </w:tc>
        <w:tc>
          <w:tcPr>
            <w:tcW w:w="1070" w:type="dxa"/>
            <w:vAlign w:val="center"/>
          </w:tcPr>
          <w:p w14:paraId="14C0D1CC" w14:textId="2C84E910" w:rsidR="00A94970" w:rsidRPr="00AD5A40" w:rsidRDefault="00A94970" w:rsidP="00AD5A40">
            <w:pPr>
              <w:spacing w:line="276" w:lineRule="auto"/>
              <w:rPr>
                <w:sz w:val="20"/>
                <w:szCs w:val="20"/>
              </w:rPr>
            </w:pPr>
            <w:r w:rsidRPr="00AD5A40">
              <w:rPr>
                <w:color w:val="000000"/>
                <w:sz w:val="20"/>
                <w:szCs w:val="20"/>
              </w:rPr>
              <w:t>0.3</w:t>
            </w:r>
            <w:r w:rsidR="001A7DEE">
              <w:rPr>
                <w:color w:val="000000"/>
                <w:sz w:val="20"/>
                <w:szCs w:val="20"/>
              </w:rPr>
              <w:t>0</w:t>
            </w:r>
            <w:r w:rsidRPr="00AD5A40">
              <w:rPr>
                <w:color w:val="000000"/>
                <w:sz w:val="20"/>
                <w:szCs w:val="20"/>
              </w:rPr>
              <w:t>, 0.03</w:t>
            </w:r>
          </w:p>
        </w:tc>
        <w:tc>
          <w:tcPr>
            <w:tcW w:w="1069" w:type="dxa"/>
            <w:vAlign w:val="center"/>
          </w:tcPr>
          <w:p w14:paraId="6D40FBC9" w14:textId="22519D35" w:rsidR="00A94970" w:rsidRPr="00AD5A40" w:rsidRDefault="00A94970" w:rsidP="00AD5A40">
            <w:pPr>
              <w:spacing w:line="276" w:lineRule="auto"/>
              <w:rPr>
                <w:sz w:val="20"/>
                <w:szCs w:val="20"/>
              </w:rPr>
            </w:pPr>
            <w:r w:rsidRPr="00AD5A40">
              <w:rPr>
                <w:color w:val="000000"/>
                <w:sz w:val="20"/>
                <w:szCs w:val="20"/>
              </w:rPr>
              <w:t>0.85, 0.87, 0.89</w:t>
            </w:r>
          </w:p>
        </w:tc>
        <w:tc>
          <w:tcPr>
            <w:tcW w:w="1062" w:type="dxa"/>
            <w:vAlign w:val="center"/>
          </w:tcPr>
          <w:p w14:paraId="7F8789DE" w14:textId="5BEEA336" w:rsidR="00A94970" w:rsidRPr="00AD5A40" w:rsidRDefault="00A94970" w:rsidP="00AD5A40">
            <w:pPr>
              <w:spacing w:line="276" w:lineRule="auto"/>
              <w:rPr>
                <w:sz w:val="20"/>
                <w:szCs w:val="20"/>
              </w:rPr>
            </w:pPr>
            <w:r w:rsidRPr="00AD5A40">
              <w:rPr>
                <w:color w:val="000000"/>
                <w:sz w:val="20"/>
                <w:szCs w:val="20"/>
              </w:rPr>
              <w:t>0.34, 0.04</w:t>
            </w:r>
          </w:p>
        </w:tc>
        <w:tc>
          <w:tcPr>
            <w:tcW w:w="1061" w:type="dxa"/>
            <w:vAlign w:val="center"/>
          </w:tcPr>
          <w:p w14:paraId="7A8E1164" w14:textId="2B3CE64E" w:rsidR="00A94970" w:rsidRPr="00AD5A40" w:rsidRDefault="00A94970" w:rsidP="00AD5A40">
            <w:pPr>
              <w:spacing w:line="276" w:lineRule="auto"/>
              <w:rPr>
                <w:sz w:val="20"/>
                <w:szCs w:val="20"/>
              </w:rPr>
            </w:pPr>
            <w:r w:rsidRPr="00AD5A40">
              <w:rPr>
                <w:color w:val="000000"/>
                <w:sz w:val="20"/>
                <w:szCs w:val="20"/>
              </w:rPr>
              <w:t>0.94, 0.9</w:t>
            </w:r>
            <w:r w:rsidR="00974CDD">
              <w:rPr>
                <w:color w:val="000000"/>
                <w:sz w:val="20"/>
                <w:szCs w:val="20"/>
              </w:rPr>
              <w:t>0</w:t>
            </w:r>
            <w:r w:rsidRPr="00AD5A40">
              <w:rPr>
                <w:color w:val="000000"/>
                <w:sz w:val="20"/>
                <w:szCs w:val="20"/>
              </w:rPr>
              <w:t>, 0.77</w:t>
            </w:r>
          </w:p>
        </w:tc>
      </w:tr>
      <w:tr w:rsidR="00A94970" w:rsidRPr="00AD5A40" w14:paraId="06BB36DA" w14:textId="373E31A0" w:rsidTr="00A94970">
        <w:trPr>
          <w:trHeight w:val="9"/>
        </w:trPr>
        <w:tc>
          <w:tcPr>
            <w:tcW w:w="889" w:type="dxa"/>
          </w:tcPr>
          <w:p w14:paraId="74860B0D" w14:textId="77777777" w:rsidR="00A94970" w:rsidRPr="00AD5A40" w:rsidRDefault="00A94970" w:rsidP="00AD5A40">
            <w:pPr>
              <w:spacing w:line="276" w:lineRule="auto"/>
              <w:rPr>
                <w:sz w:val="20"/>
                <w:szCs w:val="20"/>
              </w:rPr>
            </w:pPr>
            <w:r w:rsidRPr="00AD5A40">
              <w:rPr>
                <w:sz w:val="20"/>
                <w:szCs w:val="20"/>
              </w:rPr>
              <w:t>3</w:t>
            </w:r>
          </w:p>
        </w:tc>
        <w:tc>
          <w:tcPr>
            <w:tcW w:w="1104" w:type="dxa"/>
          </w:tcPr>
          <w:p w14:paraId="5562E915" w14:textId="76569A36" w:rsidR="00A94970" w:rsidRPr="00AD5A40" w:rsidRDefault="00A94970" w:rsidP="00AD5A40">
            <w:pPr>
              <w:spacing w:line="276" w:lineRule="auto"/>
              <w:rPr>
                <w:sz w:val="20"/>
                <w:szCs w:val="20"/>
              </w:rPr>
            </w:pPr>
            <w:r w:rsidRPr="00AD5A40">
              <w:rPr>
                <w:sz w:val="20"/>
                <w:szCs w:val="20"/>
              </w:rPr>
              <w:t>Some overlap between regions</w:t>
            </w:r>
          </w:p>
        </w:tc>
        <w:tc>
          <w:tcPr>
            <w:tcW w:w="956" w:type="dxa"/>
          </w:tcPr>
          <w:p w14:paraId="4E94B21B" w14:textId="77777777" w:rsidR="00A94970" w:rsidRPr="00AD5A40" w:rsidRDefault="00A94970" w:rsidP="00AD5A40">
            <w:pPr>
              <w:spacing w:line="276" w:lineRule="auto"/>
              <w:rPr>
                <w:sz w:val="20"/>
                <w:szCs w:val="20"/>
              </w:rPr>
            </w:pPr>
            <w:r w:rsidRPr="00AD5A40">
              <w:rPr>
                <w:sz w:val="20"/>
                <w:szCs w:val="20"/>
              </w:rPr>
              <w:t>Between 20° and 25° Latitude</w:t>
            </w:r>
          </w:p>
        </w:tc>
        <w:tc>
          <w:tcPr>
            <w:tcW w:w="1070" w:type="dxa"/>
            <w:vAlign w:val="center"/>
          </w:tcPr>
          <w:p w14:paraId="398189BB" w14:textId="094CBB29" w:rsidR="00A94970" w:rsidRPr="00AD5A40" w:rsidRDefault="00A94970" w:rsidP="00AD5A40">
            <w:pPr>
              <w:spacing w:line="276" w:lineRule="auto"/>
              <w:rPr>
                <w:sz w:val="20"/>
                <w:szCs w:val="20"/>
              </w:rPr>
            </w:pPr>
            <w:r w:rsidRPr="00AD5A40">
              <w:rPr>
                <w:color w:val="000000"/>
                <w:sz w:val="20"/>
                <w:szCs w:val="20"/>
              </w:rPr>
              <w:t>0.24, 0.07</w:t>
            </w:r>
          </w:p>
        </w:tc>
        <w:tc>
          <w:tcPr>
            <w:tcW w:w="1069" w:type="dxa"/>
            <w:vAlign w:val="center"/>
          </w:tcPr>
          <w:p w14:paraId="398D8F32" w14:textId="3468EAA9"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7</w:t>
            </w:r>
          </w:p>
        </w:tc>
        <w:tc>
          <w:tcPr>
            <w:tcW w:w="1070" w:type="dxa"/>
            <w:vAlign w:val="center"/>
          </w:tcPr>
          <w:p w14:paraId="796BC5F0" w14:textId="047FFF15" w:rsidR="00A94970" w:rsidRPr="00AD5A40" w:rsidRDefault="00A94970" w:rsidP="00AD5A40">
            <w:pPr>
              <w:spacing w:line="276" w:lineRule="auto"/>
              <w:rPr>
                <w:sz w:val="20"/>
                <w:szCs w:val="20"/>
              </w:rPr>
            </w:pPr>
            <w:r w:rsidRPr="00AD5A40">
              <w:rPr>
                <w:color w:val="000000"/>
                <w:sz w:val="20"/>
                <w:szCs w:val="20"/>
              </w:rPr>
              <w:t>0.26, 0.1</w:t>
            </w:r>
            <w:r w:rsidR="0077012E">
              <w:rPr>
                <w:color w:val="000000"/>
                <w:sz w:val="20"/>
                <w:szCs w:val="20"/>
              </w:rPr>
              <w:t>0</w:t>
            </w:r>
          </w:p>
        </w:tc>
        <w:tc>
          <w:tcPr>
            <w:tcW w:w="1069" w:type="dxa"/>
            <w:vAlign w:val="center"/>
          </w:tcPr>
          <w:p w14:paraId="65A53E5A" w14:textId="53F7A024" w:rsidR="00A94970" w:rsidRPr="00AD5A40" w:rsidRDefault="00A94970" w:rsidP="00AD5A40">
            <w:pPr>
              <w:spacing w:line="276" w:lineRule="auto"/>
              <w:rPr>
                <w:sz w:val="20"/>
                <w:szCs w:val="20"/>
              </w:rPr>
            </w:pPr>
            <w:r w:rsidRPr="00AD5A40">
              <w:rPr>
                <w:color w:val="000000"/>
                <w:sz w:val="20"/>
                <w:szCs w:val="20"/>
              </w:rPr>
              <w:t xml:space="preserve">0.99, </w:t>
            </w:r>
            <w:r w:rsidR="001A7DEE">
              <w:rPr>
                <w:color w:val="000000"/>
                <w:sz w:val="20"/>
                <w:szCs w:val="20"/>
              </w:rPr>
              <w:t>1.00,</w:t>
            </w:r>
            <w:r w:rsidRPr="00AD5A40">
              <w:rPr>
                <w:color w:val="000000"/>
                <w:sz w:val="20"/>
                <w:szCs w:val="20"/>
              </w:rPr>
              <w:t xml:space="preserve"> 0.87</w:t>
            </w:r>
          </w:p>
        </w:tc>
        <w:tc>
          <w:tcPr>
            <w:tcW w:w="1062" w:type="dxa"/>
            <w:vAlign w:val="center"/>
          </w:tcPr>
          <w:p w14:paraId="3ED52246" w14:textId="2B1FC739" w:rsidR="00A94970" w:rsidRPr="00AD5A40" w:rsidRDefault="00A94970" w:rsidP="00AD5A40">
            <w:pPr>
              <w:spacing w:line="276" w:lineRule="auto"/>
              <w:rPr>
                <w:sz w:val="20"/>
                <w:szCs w:val="20"/>
              </w:rPr>
            </w:pPr>
            <w:r w:rsidRPr="00AD5A40">
              <w:rPr>
                <w:color w:val="000000"/>
                <w:sz w:val="20"/>
                <w:szCs w:val="20"/>
              </w:rPr>
              <w:t>0.24, 0.08</w:t>
            </w:r>
          </w:p>
        </w:tc>
        <w:tc>
          <w:tcPr>
            <w:tcW w:w="1061" w:type="dxa"/>
            <w:vAlign w:val="center"/>
          </w:tcPr>
          <w:p w14:paraId="68028A2F" w14:textId="094373DF"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3</w:t>
            </w:r>
          </w:p>
        </w:tc>
      </w:tr>
      <w:tr w:rsidR="00A94970" w:rsidRPr="00AD5A40" w14:paraId="773AAFEF" w14:textId="447C1CB8" w:rsidTr="00A94970">
        <w:trPr>
          <w:trHeight w:val="9"/>
        </w:trPr>
        <w:tc>
          <w:tcPr>
            <w:tcW w:w="889" w:type="dxa"/>
          </w:tcPr>
          <w:p w14:paraId="5733F9D3" w14:textId="77777777" w:rsidR="00A94970" w:rsidRPr="00AD5A40" w:rsidRDefault="00A94970" w:rsidP="00AD5A40">
            <w:pPr>
              <w:spacing w:line="276" w:lineRule="auto"/>
              <w:rPr>
                <w:sz w:val="20"/>
                <w:szCs w:val="20"/>
              </w:rPr>
            </w:pPr>
            <w:r w:rsidRPr="00AD5A40">
              <w:rPr>
                <w:sz w:val="20"/>
                <w:szCs w:val="20"/>
              </w:rPr>
              <w:t>4</w:t>
            </w:r>
          </w:p>
        </w:tc>
        <w:tc>
          <w:tcPr>
            <w:tcW w:w="1104" w:type="dxa"/>
          </w:tcPr>
          <w:p w14:paraId="0003E913" w14:textId="77777777" w:rsidR="00A94970" w:rsidRPr="00AD5A40" w:rsidRDefault="00A94970" w:rsidP="00AD5A40">
            <w:pPr>
              <w:spacing w:line="276" w:lineRule="auto"/>
              <w:rPr>
                <w:sz w:val="20"/>
                <w:szCs w:val="20"/>
              </w:rPr>
            </w:pPr>
            <w:r w:rsidRPr="00AD5A40">
              <w:rPr>
                <w:sz w:val="20"/>
                <w:szCs w:val="20"/>
              </w:rPr>
              <w:t xml:space="preserve">Single spatial break at edge of range with no overlap </w:t>
            </w:r>
          </w:p>
        </w:tc>
        <w:tc>
          <w:tcPr>
            <w:tcW w:w="956" w:type="dxa"/>
          </w:tcPr>
          <w:p w14:paraId="31113414" w14:textId="6F78AB54" w:rsidR="00A94970" w:rsidRPr="00AD5A40" w:rsidRDefault="00A94970" w:rsidP="00AD5A40">
            <w:pPr>
              <w:spacing w:line="276" w:lineRule="auto"/>
              <w:rPr>
                <w:sz w:val="20"/>
                <w:szCs w:val="20"/>
              </w:rPr>
            </w:pPr>
            <w:r w:rsidRPr="00AD5A40">
              <w:rPr>
                <w:sz w:val="20"/>
                <w:szCs w:val="20"/>
              </w:rPr>
              <w:t>48° Longitude</w:t>
            </w:r>
          </w:p>
          <w:p w14:paraId="7C07A341" w14:textId="77777777" w:rsidR="00A94970" w:rsidRPr="00AD5A40" w:rsidRDefault="00A94970" w:rsidP="00AD5A40">
            <w:pPr>
              <w:spacing w:line="276" w:lineRule="auto"/>
              <w:rPr>
                <w:sz w:val="20"/>
                <w:szCs w:val="20"/>
              </w:rPr>
            </w:pPr>
          </w:p>
        </w:tc>
        <w:tc>
          <w:tcPr>
            <w:tcW w:w="1070" w:type="dxa"/>
            <w:vAlign w:val="center"/>
          </w:tcPr>
          <w:p w14:paraId="4C0EE0EC" w14:textId="7440B365" w:rsidR="00A94970" w:rsidRPr="00AD5A40" w:rsidRDefault="00A94970" w:rsidP="00AD5A40">
            <w:pPr>
              <w:spacing w:line="276" w:lineRule="auto"/>
              <w:rPr>
                <w:sz w:val="20"/>
                <w:szCs w:val="20"/>
              </w:rPr>
            </w:pPr>
            <w:r w:rsidRPr="00AD5A40">
              <w:rPr>
                <w:color w:val="000000"/>
                <w:sz w:val="20"/>
                <w:szCs w:val="20"/>
              </w:rPr>
              <w:t>0.58, 0.26</w:t>
            </w:r>
          </w:p>
        </w:tc>
        <w:tc>
          <w:tcPr>
            <w:tcW w:w="1069" w:type="dxa"/>
            <w:vAlign w:val="center"/>
          </w:tcPr>
          <w:p w14:paraId="71D799F8" w14:textId="39B1C494" w:rsidR="00A94970" w:rsidRPr="00AD5A40" w:rsidRDefault="00A94970" w:rsidP="00AD5A40">
            <w:pPr>
              <w:spacing w:line="276" w:lineRule="auto"/>
              <w:rPr>
                <w:sz w:val="20"/>
                <w:szCs w:val="20"/>
              </w:rPr>
            </w:pPr>
            <w:r w:rsidRPr="00AD5A40">
              <w:rPr>
                <w:color w:val="000000"/>
                <w:sz w:val="20"/>
                <w:szCs w:val="20"/>
              </w:rPr>
              <w:t>0.73, 0.15, 0.83</w:t>
            </w:r>
          </w:p>
        </w:tc>
        <w:tc>
          <w:tcPr>
            <w:tcW w:w="1070" w:type="dxa"/>
            <w:vAlign w:val="center"/>
          </w:tcPr>
          <w:p w14:paraId="22282FDF" w14:textId="6C9C641B" w:rsidR="00A94970" w:rsidRPr="00AD5A40" w:rsidRDefault="00A94970" w:rsidP="00AD5A40">
            <w:pPr>
              <w:spacing w:line="276" w:lineRule="auto"/>
              <w:rPr>
                <w:sz w:val="20"/>
                <w:szCs w:val="20"/>
              </w:rPr>
            </w:pPr>
            <w:r w:rsidRPr="00AD5A40">
              <w:rPr>
                <w:color w:val="000000"/>
                <w:sz w:val="20"/>
                <w:szCs w:val="20"/>
              </w:rPr>
              <w:t>0.54, 0.27</w:t>
            </w:r>
          </w:p>
        </w:tc>
        <w:tc>
          <w:tcPr>
            <w:tcW w:w="1069" w:type="dxa"/>
            <w:vAlign w:val="center"/>
          </w:tcPr>
          <w:p w14:paraId="6C4AC1D1" w14:textId="1C4C4E17" w:rsidR="00A94970" w:rsidRPr="00AD5A40" w:rsidRDefault="00A94970" w:rsidP="00AD5A40">
            <w:pPr>
              <w:spacing w:line="276" w:lineRule="auto"/>
              <w:rPr>
                <w:sz w:val="20"/>
                <w:szCs w:val="20"/>
              </w:rPr>
            </w:pPr>
            <w:r w:rsidRPr="00AD5A40">
              <w:rPr>
                <w:color w:val="000000"/>
                <w:sz w:val="20"/>
                <w:szCs w:val="20"/>
              </w:rPr>
              <w:t>0.67, 0.1</w:t>
            </w:r>
            <w:r w:rsidR="001A7DEE">
              <w:rPr>
                <w:color w:val="000000"/>
                <w:sz w:val="20"/>
                <w:szCs w:val="20"/>
              </w:rPr>
              <w:t>1,</w:t>
            </w:r>
            <w:r w:rsidRPr="00AD5A40">
              <w:rPr>
                <w:color w:val="000000"/>
                <w:sz w:val="20"/>
                <w:szCs w:val="20"/>
              </w:rPr>
              <w:t xml:space="preserve"> 0.81</w:t>
            </w:r>
          </w:p>
        </w:tc>
        <w:tc>
          <w:tcPr>
            <w:tcW w:w="1062" w:type="dxa"/>
            <w:vAlign w:val="center"/>
          </w:tcPr>
          <w:p w14:paraId="7712D40E" w14:textId="21954525" w:rsidR="00A94970" w:rsidRPr="00AD5A40" w:rsidRDefault="00A94970" w:rsidP="00AD5A40">
            <w:pPr>
              <w:spacing w:line="276" w:lineRule="auto"/>
              <w:rPr>
                <w:sz w:val="20"/>
                <w:szCs w:val="20"/>
              </w:rPr>
            </w:pPr>
            <w:r w:rsidRPr="00AD5A40">
              <w:rPr>
                <w:color w:val="000000"/>
                <w:sz w:val="20"/>
                <w:szCs w:val="20"/>
              </w:rPr>
              <w:t>0.58, 0.29</w:t>
            </w:r>
          </w:p>
        </w:tc>
        <w:tc>
          <w:tcPr>
            <w:tcW w:w="1061" w:type="dxa"/>
            <w:vAlign w:val="center"/>
          </w:tcPr>
          <w:p w14:paraId="68668B0B" w14:textId="44FC3A0C" w:rsidR="00A94970" w:rsidRPr="00AD5A40" w:rsidRDefault="00A94970" w:rsidP="00AD5A40">
            <w:pPr>
              <w:spacing w:line="276" w:lineRule="auto"/>
              <w:rPr>
                <w:sz w:val="20"/>
                <w:szCs w:val="20"/>
              </w:rPr>
            </w:pPr>
            <w:r w:rsidRPr="00AD5A40">
              <w:rPr>
                <w:color w:val="000000"/>
                <w:sz w:val="20"/>
                <w:szCs w:val="20"/>
              </w:rPr>
              <w:t>0.7</w:t>
            </w:r>
            <w:r w:rsidR="001A7DEE">
              <w:rPr>
                <w:color w:val="000000"/>
                <w:sz w:val="20"/>
                <w:szCs w:val="20"/>
              </w:rPr>
              <w:t>1,</w:t>
            </w:r>
            <w:r w:rsidRPr="00AD5A40">
              <w:rPr>
                <w:color w:val="000000"/>
                <w:sz w:val="20"/>
                <w:szCs w:val="20"/>
              </w:rPr>
              <w:t xml:space="preserve"> 0.14, 0.76</w:t>
            </w:r>
          </w:p>
        </w:tc>
      </w:tr>
      <w:tr w:rsidR="00A94970" w:rsidRPr="00AD5A40" w14:paraId="0648F431" w14:textId="40F11AC9" w:rsidTr="00A94970">
        <w:trPr>
          <w:trHeight w:val="9"/>
        </w:trPr>
        <w:tc>
          <w:tcPr>
            <w:tcW w:w="889" w:type="dxa"/>
          </w:tcPr>
          <w:p w14:paraId="217C52F2" w14:textId="77777777" w:rsidR="00A94970" w:rsidRPr="00AD5A40" w:rsidRDefault="00A94970" w:rsidP="00AD5A40">
            <w:pPr>
              <w:spacing w:line="276" w:lineRule="auto"/>
              <w:rPr>
                <w:sz w:val="20"/>
                <w:szCs w:val="20"/>
              </w:rPr>
            </w:pPr>
            <w:r w:rsidRPr="00AD5A40">
              <w:rPr>
                <w:sz w:val="20"/>
                <w:szCs w:val="20"/>
              </w:rPr>
              <w:t>5</w:t>
            </w:r>
          </w:p>
        </w:tc>
        <w:tc>
          <w:tcPr>
            <w:tcW w:w="1104" w:type="dxa"/>
          </w:tcPr>
          <w:p w14:paraId="3986CFC7" w14:textId="77777777" w:rsidR="00A94970" w:rsidRPr="00AD5A40" w:rsidRDefault="00A94970" w:rsidP="00AD5A40">
            <w:pPr>
              <w:spacing w:line="276" w:lineRule="auto"/>
              <w:rPr>
                <w:sz w:val="20"/>
                <w:szCs w:val="20"/>
              </w:rPr>
            </w:pPr>
            <w:r w:rsidRPr="00AD5A40">
              <w:rPr>
                <w:sz w:val="20"/>
                <w:szCs w:val="20"/>
              </w:rPr>
              <w:t>Single temporal break at year 50 (of 100); no spatial variability</w:t>
            </w:r>
          </w:p>
        </w:tc>
        <w:tc>
          <w:tcPr>
            <w:tcW w:w="956" w:type="dxa"/>
          </w:tcPr>
          <w:p w14:paraId="03DDD22C" w14:textId="3A821C79" w:rsidR="00A94970" w:rsidRPr="00AD5A40" w:rsidRDefault="00A94970" w:rsidP="00AD5A40">
            <w:pPr>
              <w:spacing w:line="276" w:lineRule="auto"/>
              <w:rPr>
                <w:sz w:val="20"/>
                <w:szCs w:val="20"/>
              </w:rPr>
            </w:pPr>
            <w:r w:rsidRPr="00AD5A40">
              <w:rPr>
                <w:sz w:val="20"/>
                <w:szCs w:val="20"/>
              </w:rPr>
              <w:t xml:space="preserve">None for latitude or longitude; all fish under </w:t>
            </w:r>
            <w:r w:rsidR="00AC25F7">
              <w:rPr>
                <w:sz w:val="20"/>
                <w:szCs w:val="20"/>
              </w:rPr>
              <w:t>regime</w:t>
            </w:r>
            <w:r w:rsidRPr="00AD5A40">
              <w:rPr>
                <w:sz w:val="20"/>
                <w:szCs w:val="20"/>
              </w:rPr>
              <w:t xml:space="preserve"> 1 from years 0 to 49 and </w:t>
            </w:r>
            <w:r w:rsidR="00AC25F7">
              <w:rPr>
                <w:sz w:val="20"/>
                <w:szCs w:val="20"/>
              </w:rPr>
              <w:t>regime</w:t>
            </w:r>
            <w:r w:rsidRPr="00AD5A40">
              <w:rPr>
                <w:sz w:val="20"/>
                <w:szCs w:val="20"/>
              </w:rPr>
              <w:t xml:space="preserve"> 2 thereafter</w:t>
            </w:r>
          </w:p>
        </w:tc>
        <w:tc>
          <w:tcPr>
            <w:tcW w:w="1070" w:type="dxa"/>
            <w:vAlign w:val="center"/>
          </w:tcPr>
          <w:p w14:paraId="6FD4A365" w14:textId="7CAB1833" w:rsidR="00A94970" w:rsidRPr="00AD5A40" w:rsidRDefault="00A94970" w:rsidP="00AD5A40">
            <w:pPr>
              <w:spacing w:line="276" w:lineRule="auto"/>
              <w:rPr>
                <w:sz w:val="20"/>
                <w:szCs w:val="20"/>
              </w:rPr>
            </w:pPr>
            <w:r w:rsidRPr="00AD5A40">
              <w:rPr>
                <w:color w:val="000000"/>
                <w:sz w:val="20"/>
                <w:szCs w:val="20"/>
              </w:rPr>
              <w:t>0.69, 0.17</w:t>
            </w:r>
          </w:p>
        </w:tc>
        <w:tc>
          <w:tcPr>
            <w:tcW w:w="1069" w:type="dxa"/>
            <w:vAlign w:val="center"/>
          </w:tcPr>
          <w:p w14:paraId="4B8D497C" w14:textId="0A2A5657" w:rsidR="00A94970" w:rsidRPr="00AD5A40" w:rsidRDefault="00A94970" w:rsidP="00AD5A40">
            <w:pPr>
              <w:spacing w:line="276" w:lineRule="auto"/>
              <w:rPr>
                <w:sz w:val="20"/>
                <w:szCs w:val="20"/>
              </w:rPr>
            </w:pPr>
            <w:r w:rsidRPr="00AD5A40">
              <w:rPr>
                <w:color w:val="000000"/>
                <w:sz w:val="20"/>
                <w:szCs w:val="20"/>
              </w:rPr>
              <w:t>0.94, 0.9</w:t>
            </w:r>
            <w:r w:rsidR="001A7DEE">
              <w:rPr>
                <w:color w:val="000000"/>
                <w:sz w:val="20"/>
                <w:szCs w:val="20"/>
              </w:rPr>
              <w:t>1,</w:t>
            </w:r>
            <w:r w:rsidRPr="00AD5A40">
              <w:rPr>
                <w:color w:val="000000"/>
                <w:sz w:val="20"/>
                <w:szCs w:val="20"/>
              </w:rPr>
              <w:t xml:space="preserve"> 0.63</w:t>
            </w:r>
          </w:p>
        </w:tc>
        <w:tc>
          <w:tcPr>
            <w:tcW w:w="1070" w:type="dxa"/>
            <w:vAlign w:val="center"/>
          </w:tcPr>
          <w:p w14:paraId="60A8792D" w14:textId="0D004443" w:rsidR="00A94970" w:rsidRPr="00AD5A40" w:rsidRDefault="00A94970" w:rsidP="00AD5A40">
            <w:pPr>
              <w:spacing w:line="276" w:lineRule="auto"/>
              <w:rPr>
                <w:sz w:val="20"/>
                <w:szCs w:val="20"/>
              </w:rPr>
            </w:pPr>
            <w:r w:rsidRPr="00AD5A40">
              <w:rPr>
                <w:color w:val="000000"/>
                <w:sz w:val="20"/>
                <w:szCs w:val="20"/>
              </w:rPr>
              <w:t>0.7, 0.35</w:t>
            </w:r>
          </w:p>
        </w:tc>
        <w:tc>
          <w:tcPr>
            <w:tcW w:w="1069" w:type="dxa"/>
            <w:vAlign w:val="center"/>
          </w:tcPr>
          <w:p w14:paraId="44695807" w14:textId="3D697FC7" w:rsidR="00A94970" w:rsidRPr="00AD5A40" w:rsidRDefault="00A94970" w:rsidP="00AD5A40">
            <w:pPr>
              <w:spacing w:line="276" w:lineRule="auto"/>
              <w:rPr>
                <w:sz w:val="20"/>
                <w:szCs w:val="20"/>
              </w:rPr>
            </w:pPr>
            <w:r w:rsidRPr="00AD5A40">
              <w:rPr>
                <w:color w:val="000000"/>
                <w:sz w:val="20"/>
                <w:szCs w:val="20"/>
              </w:rPr>
              <w:t>0.9</w:t>
            </w:r>
            <w:r w:rsidR="001A7DEE">
              <w:rPr>
                <w:color w:val="000000"/>
                <w:sz w:val="20"/>
                <w:szCs w:val="20"/>
              </w:rPr>
              <w:t>1,</w:t>
            </w:r>
            <w:r w:rsidRPr="00AD5A40">
              <w:rPr>
                <w:color w:val="000000"/>
                <w:sz w:val="20"/>
                <w:szCs w:val="20"/>
              </w:rPr>
              <w:t xml:space="preserve"> 0.9</w:t>
            </w:r>
            <w:r w:rsidR="001A7DEE">
              <w:rPr>
                <w:color w:val="000000"/>
                <w:sz w:val="20"/>
                <w:szCs w:val="20"/>
              </w:rPr>
              <w:t>1,</w:t>
            </w:r>
            <w:r w:rsidRPr="00AD5A40">
              <w:rPr>
                <w:color w:val="000000"/>
                <w:sz w:val="20"/>
                <w:szCs w:val="20"/>
              </w:rPr>
              <w:t xml:space="preserve"> 0.3</w:t>
            </w:r>
            <w:r w:rsidR="0077012E">
              <w:rPr>
                <w:color w:val="000000"/>
                <w:sz w:val="20"/>
                <w:szCs w:val="20"/>
              </w:rPr>
              <w:t>0</w:t>
            </w:r>
          </w:p>
        </w:tc>
        <w:tc>
          <w:tcPr>
            <w:tcW w:w="1062" w:type="dxa"/>
            <w:vAlign w:val="center"/>
          </w:tcPr>
          <w:p w14:paraId="3B3DACBC" w14:textId="45E13F22" w:rsidR="00A94970" w:rsidRPr="00AD5A40" w:rsidRDefault="00A94970" w:rsidP="00AD5A40">
            <w:pPr>
              <w:spacing w:line="276" w:lineRule="auto"/>
              <w:rPr>
                <w:sz w:val="20"/>
                <w:szCs w:val="20"/>
              </w:rPr>
            </w:pPr>
            <w:r w:rsidRPr="00AD5A40">
              <w:rPr>
                <w:color w:val="000000"/>
                <w:sz w:val="20"/>
                <w:szCs w:val="20"/>
              </w:rPr>
              <w:t>0.67, 0.25</w:t>
            </w:r>
          </w:p>
        </w:tc>
        <w:tc>
          <w:tcPr>
            <w:tcW w:w="1061" w:type="dxa"/>
            <w:vAlign w:val="center"/>
          </w:tcPr>
          <w:p w14:paraId="7C9D592C" w14:textId="651E9C27" w:rsidR="00A94970" w:rsidRPr="00AD5A40" w:rsidRDefault="00A94970" w:rsidP="00AD5A40">
            <w:pPr>
              <w:spacing w:line="276" w:lineRule="auto"/>
              <w:rPr>
                <w:sz w:val="20"/>
                <w:szCs w:val="20"/>
              </w:rPr>
            </w:pPr>
            <w:r w:rsidRPr="00AD5A40">
              <w:rPr>
                <w:color w:val="000000"/>
                <w:sz w:val="20"/>
                <w:szCs w:val="20"/>
              </w:rPr>
              <w:t>0.92, 0.9</w:t>
            </w:r>
            <w:r w:rsidR="001A7DEE">
              <w:rPr>
                <w:color w:val="000000"/>
                <w:sz w:val="20"/>
                <w:szCs w:val="20"/>
              </w:rPr>
              <w:t>1,</w:t>
            </w:r>
            <w:r w:rsidRPr="00AD5A40">
              <w:rPr>
                <w:color w:val="000000"/>
                <w:sz w:val="20"/>
                <w:szCs w:val="20"/>
              </w:rPr>
              <w:t xml:space="preserve"> 0.41</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w:t>
      </w:r>
      <w:commentRangeStart w:id="162"/>
      <w:r w:rsidR="00FF1DC3" w:rsidRPr="00AD5A40">
        <w:t>25</w:t>
      </w:r>
      <w:commentRangeEnd w:id="162"/>
      <w:r w:rsidR="00E2591E">
        <w:rPr>
          <w:rStyle w:val="CommentReference"/>
          <w:rFonts w:eastAsiaTheme="minorHAnsi"/>
          <w:iCs w:val="0"/>
          <w:spacing w:val="0"/>
          <w:kern w:val="0"/>
          <w:lang w:val="en-US"/>
        </w:rPr>
        <w:commentReference w:id="162"/>
      </w:r>
      <w:r w:rsidR="00FF1DC3" w:rsidRPr="00AD5A40">
        <w:t>%.</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rPr>
          <w:ins w:id="163" w:author="Punt, Andre (O&amp;A, Hobart)" w:date="2019-07-01T22:44:00Z"/>
        </w:rPr>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64" w:author="Punt, Andre (O&amp;A, Hobart)" w:date="2019-07-01T22:45:00Z">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35"/>
        <w:gridCol w:w="2790"/>
        <w:gridCol w:w="2520"/>
        <w:gridCol w:w="1890"/>
        <w:tblGridChange w:id="165">
          <w:tblGrid>
            <w:gridCol w:w="1885"/>
            <w:gridCol w:w="2340"/>
            <w:gridCol w:w="2520"/>
            <w:gridCol w:w="1890"/>
          </w:tblGrid>
        </w:tblGridChange>
      </w:tblGrid>
      <w:tr w:rsidR="00B268DA" w:rsidRPr="00AD5A40" w14:paraId="3EC9EFBF" w14:textId="77777777" w:rsidTr="00617165">
        <w:trPr>
          <w:trHeight w:val="281"/>
          <w:trPrChange w:id="166" w:author="Punt, Andre (O&amp;A, Hobart)" w:date="2019-07-01T22:45:00Z">
            <w:trPr>
              <w:trHeight w:val="281"/>
            </w:trPr>
          </w:trPrChange>
        </w:trPr>
        <w:tc>
          <w:tcPr>
            <w:tcW w:w="1435" w:type="dxa"/>
            <w:shd w:val="clear" w:color="auto" w:fill="auto"/>
            <w:noWrap/>
            <w:vAlign w:val="center"/>
            <w:hideMark/>
            <w:tcPrChange w:id="167" w:author="Punt, Andre (O&amp;A, Hobart)" w:date="2019-07-01T22:45:00Z">
              <w:tcPr>
                <w:tcW w:w="1885" w:type="dxa"/>
                <w:shd w:val="clear" w:color="auto" w:fill="auto"/>
                <w:noWrap/>
                <w:vAlign w:val="center"/>
                <w:hideMark/>
              </w:tcPr>
            </w:tcPrChange>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Change w:id="168" w:author="Punt, Andre (O&amp;A, Hobart)" w:date="2019-07-01T22:45:00Z">
              <w:tcPr>
                <w:tcW w:w="2340" w:type="dxa"/>
                <w:vAlign w:val="center"/>
              </w:tcPr>
            </w:tcPrChange>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Change w:id="169" w:author="Punt, Andre (O&amp;A, Hobart)" w:date="2019-07-01T22:45:00Z">
              <w:tcPr>
                <w:tcW w:w="2520" w:type="dxa"/>
                <w:shd w:val="clear" w:color="auto" w:fill="auto"/>
                <w:noWrap/>
                <w:vAlign w:val="center"/>
                <w:hideMark/>
              </w:tcPr>
            </w:tcPrChange>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Change w:id="170" w:author="Punt, Andre (O&amp;A, Hobart)" w:date="2019-07-01T22:45:00Z">
              <w:tcPr>
                <w:tcW w:w="1890" w:type="dxa"/>
                <w:shd w:val="clear" w:color="auto" w:fill="auto"/>
                <w:noWrap/>
                <w:vAlign w:val="center"/>
                <w:hideMark/>
              </w:tcPr>
            </w:tcPrChange>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617165">
        <w:trPr>
          <w:trHeight w:val="281"/>
          <w:trPrChange w:id="171" w:author="Punt, Andre (O&amp;A, Hobart)" w:date="2019-07-01T22:45:00Z">
            <w:trPr>
              <w:trHeight w:val="281"/>
            </w:trPr>
          </w:trPrChange>
        </w:trPr>
        <w:tc>
          <w:tcPr>
            <w:tcW w:w="1435" w:type="dxa"/>
            <w:shd w:val="clear" w:color="auto" w:fill="auto"/>
            <w:noWrap/>
            <w:vAlign w:val="center"/>
            <w:tcPrChange w:id="172" w:author="Punt, Andre (O&amp;A, Hobart)" w:date="2019-07-01T22:45:00Z">
              <w:tcPr>
                <w:tcW w:w="1885" w:type="dxa"/>
                <w:shd w:val="clear" w:color="auto" w:fill="auto"/>
                <w:noWrap/>
                <w:vAlign w:val="center"/>
              </w:tcPr>
            </w:tcPrChange>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Change w:id="173" w:author="Punt, Andre (O&amp;A, Hobart)" w:date="2019-07-01T22:45:00Z">
              <w:tcPr>
                <w:tcW w:w="2340" w:type="dxa"/>
                <w:vAlign w:val="center"/>
              </w:tcPr>
            </w:tcPrChange>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Change w:id="174" w:author="Punt, Andre (O&amp;A, Hobart)" w:date="2019-07-01T22:45:00Z">
              <w:tcPr>
                <w:tcW w:w="2520" w:type="dxa"/>
                <w:shd w:val="clear" w:color="auto" w:fill="auto"/>
                <w:noWrap/>
                <w:vAlign w:val="center"/>
              </w:tcPr>
            </w:tcPrChange>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Change w:id="175" w:author="Punt, Andre (O&amp;A, Hobart)" w:date="2019-07-01T22:45:00Z">
              <w:tcPr>
                <w:tcW w:w="1890" w:type="dxa"/>
                <w:shd w:val="clear" w:color="auto" w:fill="auto"/>
                <w:noWrap/>
                <w:vAlign w:val="center"/>
              </w:tcPr>
            </w:tcPrChange>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617165">
        <w:trPr>
          <w:trHeight w:val="281"/>
          <w:trPrChange w:id="176" w:author="Punt, Andre (O&amp;A, Hobart)" w:date="2019-07-01T22:45:00Z">
            <w:trPr>
              <w:trHeight w:val="281"/>
            </w:trPr>
          </w:trPrChange>
        </w:trPr>
        <w:tc>
          <w:tcPr>
            <w:tcW w:w="1435" w:type="dxa"/>
            <w:shd w:val="clear" w:color="auto" w:fill="auto"/>
            <w:noWrap/>
            <w:vAlign w:val="center"/>
            <w:tcPrChange w:id="177" w:author="Punt, Andre (O&amp;A, Hobart)" w:date="2019-07-01T22:45:00Z">
              <w:tcPr>
                <w:tcW w:w="1885" w:type="dxa"/>
                <w:shd w:val="clear" w:color="auto" w:fill="auto"/>
                <w:noWrap/>
                <w:vAlign w:val="center"/>
              </w:tcPr>
            </w:tcPrChange>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Change w:id="178" w:author="Punt, Andre (O&amp;A, Hobart)" w:date="2019-07-01T22:45:00Z">
              <w:tcPr>
                <w:tcW w:w="2340" w:type="dxa"/>
                <w:vAlign w:val="center"/>
              </w:tcPr>
            </w:tcPrChange>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Change w:id="179" w:author="Punt, Andre (O&amp;A, Hobart)" w:date="2019-07-01T22:45:00Z">
              <w:tcPr>
                <w:tcW w:w="2520" w:type="dxa"/>
                <w:shd w:val="clear" w:color="auto" w:fill="auto"/>
                <w:noWrap/>
                <w:vAlign w:val="center"/>
              </w:tcPr>
            </w:tcPrChange>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Change w:id="180" w:author="Punt, Andre (O&amp;A, Hobart)" w:date="2019-07-01T22:45:00Z">
              <w:tcPr>
                <w:tcW w:w="1890" w:type="dxa"/>
                <w:shd w:val="clear" w:color="auto" w:fill="auto"/>
                <w:noWrap/>
                <w:vAlign w:val="center"/>
              </w:tcPr>
            </w:tcPrChange>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617165">
        <w:trPr>
          <w:trHeight w:val="281"/>
          <w:trPrChange w:id="181" w:author="Punt, Andre (O&amp;A, Hobart)" w:date="2019-07-01T22:45:00Z">
            <w:trPr>
              <w:trHeight w:val="281"/>
            </w:trPr>
          </w:trPrChange>
        </w:trPr>
        <w:tc>
          <w:tcPr>
            <w:tcW w:w="1435" w:type="dxa"/>
            <w:shd w:val="clear" w:color="auto" w:fill="auto"/>
            <w:noWrap/>
            <w:vAlign w:val="center"/>
            <w:hideMark/>
            <w:tcPrChange w:id="182" w:author="Punt, Andre (O&amp;A, Hobart)" w:date="2019-07-01T22:45:00Z">
              <w:tcPr>
                <w:tcW w:w="1885" w:type="dxa"/>
                <w:shd w:val="clear" w:color="auto" w:fill="auto"/>
                <w:noWrap/>
                <w:vAlign w:val="center"/>
                <w:hideMark/>
              </w:tcPr>
            </w:tcPrChange>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Change w:id="183" w:author="Punt, Andre (O&amp;A, Hobart)" w:date="2019-07-01T22:45:00Z">
              <w:tcPr>
                <w:tcW w:w="2340" w:type="dxa"/>
                <w:vAlign w:val="center"/>
              </w:tcPr>
            </w:tcPrChange>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Change w:id="184" w:author="Punt, Andre (O&amp;A, Hobart)" w:date="2019-07-01T22:45:00Z">
              <w:tcPr>
                <w:tcW w:w="2520" w:type="dxa"/>
                <w:shd w:val="clear" w:color="auto" w:fill="auto"/>
                <w:noWrap/>
                <w:vAlign w:val="center"/>
                <w:hideMark/>
              </w:tcPr>
            </w:tcPrChange>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185" w:author="Punt, Andre (O&amp;A, Hobart)" w:date="2019-07-01T22:45:00Z">
              <w:tcPr>
                <w:tcW w:w="1890" w:type="dxa"/>
                <w:shd w:val="clear" w:color="auto" w:fill="auto"/>
                <w:noWrap/>
                <w:vAlign w:val="center"/>
                <w:hideMark/>
              </w:tcPr>
            </w:tcPrChange>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617165">
        <w:trPr>
          <w:trHeight w:val="281"/>
          <w:trPrChange w:id="186" w:author="Punt, Andre (O&amp;A, Hobart)" w:date="2019-07-01T22:45:00Z">
            <w:trPr>
              <w:trHeight w:val="281"/>
            </w:trPr>
          </w:trPrChange>
        </w:trPr>
        <w:tc>
          <w:tcPr>
            <w:tcW w:w="1435" w:type="dxa"/>
            <w:shd w:val="clear" w:color="auto" w:fill="auto"/>
            <w:noWrap/>
            <w:vAlign w:val="center"/>
            <w:hideMark/>
            <w:tcPrChange w:id="187" w:author="Punt, Andre (O&amp;A, Hobart)" w:date="2019-07-01T22:45:00Z">
              <w:tcPr>
                <w:tcW w:w="1885" w:type="dxa"/>
                <w:shd w:val="clear" w:color="auto" w:fill="auto"/>
                <w:noWrap/>
                <w:vAlign w:val="center"/>
                <w:hideMark/>
              </w:tcPr>
            </w:tcPrChange>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Change w:id="188" w:author="Punt, Andre (O&amp;A, Hobart)" w:date="2019-07-01T22:45:00Z">
              <w:tcPr>
                <w:tcW w:w="2340" w:type="dxa"/>
                <w:vAlign w:val="center"/>
              </w:tcPr>
            </w:tcPrChange>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Change w:id="189" w:author="Punt, Andre (O&amp;A, Hobart)" w:date="2019-07-01T22:45:00Z">
              <w:tcPr>
                <w:tcW w:w="2520" w:type="dxa"/>
                <w:shd w:val="clear" w:color="auto" w:fill="auto"/>
                <w:noWrap/>
                <w:vAlign w:val="center"/>
                <w:hideMark/>
              </w:tcPr>
            </w:tcPrChange>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190" w:author="Punt, Andre (O&amp;A, Hobart)" w:date="2019-07-01T22:45:00Z">
              <w:tcPr>
                <w:tcW w:w="1890" w:type="dxa"/>
                <w:shd w:val="clear" w:color="auto" w:fill="auto"/>
                <w:noWrap/>
                <w:vAlign w:val="center"/>
                <w:hideMark/>
              </w:tcPr>
            </w:tcPrChange>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617165">
        <w:trPr>
          <w:trHeight w:val="281"/>
          <w:trPrChange w:id="191" w:author="Punt, Andre (O&amp;A, Hobart)" w:date="2019-07-01T22:45:00Z">
            <w:trPr>
              <w:trHeight w:val="281"/>
            </w:trPr>
          </w:trPrChange>
        </w:trPr>
        <w:tc>
          <w:tcPr>
            <w:tcW w:w="1435" w:type="dxa"/>
            <w:shd w:val="clear" w:color="auto" w:fill="auto"/>
            <w:noWrap/>
            <w:vAlign w:val="center"/>
            <w:hideMark/>
            <w:tcPrChange w:id="192" w:author="Punt, Andre (O&amp;A, Hobart)" w:date="2019-07-01T22:45:00Z">
              <w:tcPr>
                <w:tcW w:w="1885" w:type="dxa"/>
                <w:shd w:val="clear" w:color="auto" w:fill="auto"/>
                <w:noWrap/>
                <w:vAlign w:val="center"/>
                <w:hideMark/>
              </w:tcPr>
            </w:tcPrChange>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Change w:id="193" w:author="Punt, Andre (O&amp;A, Hobart)" w:date="2019-07-01T22:45:00Z">
              <w:tcPr>
                <w:tcW w:w="2340" w:type="dxa"/>
                <w:vAlign w:val="center"/>
              </w:tcPr>
            </w:tcPrChange>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Change w:id="194" w:author="Punt, Andre (O&amp;A, Hobart)" w:date="2019-07-01T22:45:00Z">
              <w:tcPr>
                <w:tcW w:w="2520" w:type="dxa"/>
                <w:shd w:val="clear" w:color="auto" w:fill="auto"/>
                <w:noWrap/>
                <w:vAlign w:val="center"/>
                <w:hideMark/>
              </w:tcPr>
            </w:tcPrChange>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195" w:author="Punt, Andre (O&amp;A, Hobart)" w:date="2019-07-01T22:45:00Z">
              <w:tcPr>
                <w:tcW w:w="1890" w:type="dxa"/>
                <w:shd w:val="clear" w:color="auto" w:fill="auto"/>
                <w:noWrap/>
                <w:vAlign w:val="center"/>
                <w:hideMark/>
              </w:tcPr>
            </w:tcPrChange>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617165">
        <w:trPr>
          <w:trHeight w:val="281"/>
          <w:trPrChange w:id="196" w:author="Punt, Andre (O&amp;A, Hobart)" w:date="2019-07-01T22:45:00Z">
            <w:trPr>
              <w:trHeight w:val="281"/>
            </w:trPr>
          </w:trPrChange>
        </w:trPr>
        <w:tc>
          <w:tcPr>
            <w:tcW w:w="1435" w:type="dxa"/>
            <w:shd w:val="clear" w:color="auto" w:fill="auto"/>
            <w:noWrap/>
            <w:vAlign w:val="center"/>
            <w:hideMark/>
            <w:tcPrChange w:id="197" w:author="Punt, Andre (O&amp;A, Hobart)" w:date="2019-07-01T22:45:00Z">
              <w:tcPr>
                <w:tcW w:w="1885" w:type="dxa"/>
                <w:shd w:val="clear" w:color="auto" w:fill="auto"/>
                <w:noWrap/>
                <w:vAlign w:val="center"/>
                <w:hideMark/>
              </w:tcPr>
            </w:tcPrChange>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Change w:id="198" w:author="Punt, Andre (O&amp;A, Hobart)" w:date="2019-07-01T22:45:00Z">
              <w:tcPr>
                <w:tcW w:w="2340" w:type="dxa"/>
                <w:vAlign w:val="center"/>
              </w:tcPr>
            </w:tcPrChange>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Change w:id="199" w:author="Punt, Andre (O&amp;A, Hobart)" w:date="2019-07-01T22:45:00Z">
              <w:tcPr>
                <w:tcW w:w="2520" w:type="dxa"/>
                <w:shd w:val="clear" w:color="auto" w:fill="auto"/>
                <w:noWrap/>
                <w:vAlign w:val="center"/>
                <w:hideMark/>
              </w:tcPr>
            </w:tcPrChange>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00" w:author="Punt, Andre (O&amp;A, Hobart)" w:date="2019-07-01T22:45:00Z">
              <w:tcPr>
                <w:tcW w:w="1890" w:type="dxa"/>
                <w:shd w:val="clear" w:color="auto" w:fill="auto"/>
                <w:noWrap/>
                <w:vAlign w:val="center"/>
                <w:hideMark/>
              </w:tcPr>
            </w:tcPrChange>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617165">
        <w:trPr>
          <w:trHeight w:val="281"/>
          <w:trPrChange w:id="201" w:author="Punt, Andre (O&amp;A, Hobart)" w:date="2019-07-01T22:45:00Z">
            <w:trPr>
              <w:trHeight w:val="281"/>
            </w:trPr>
          </w:trPrChange>
        </w:trPr>
        <w:tc>
          <w:tcPr>
            <w:tcW w:w="1435" w:type="dxa"/>
            <w:shd w:val="clear" w:color="auto" w:fill="auto"/>
            <w:noWrap/>
            <w:vAlign w:val="center"/>
            <w:hideMark/>
            <w:tcPrChange w:id="202" w:author="Punt, Andre (O&amp;A, Hobart)" w:date="2019-07-01T22:45:00Z">
              <w:tcPr>
                <w:tcW w:w="1885" w:type="dxa"/>
                <w:shd w:val="clear" w:color="auto" w:fill="auto"/>
                <w:noWrap/>
                <w:vAlign w:val="center"/>
                <w:hideMark/>
              </w:tcPr>
            </w:tcPrChange>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Change w:id="203" w:author="Punt, Andre (O&amp;A, Hobart)" w:date="2019-07-01T22:45:00Z">
              <w:tcPr>
                <w:tcW w:w="2340" w:type="dxa"/>
                <w:vAlign w:val="center"/>
              </w:tcPr>
            </w:tcPrChange>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Change w:id="204" w:author="Punt, Andre (O&amp;A, Hobart)" w:date="2019-07-01T22:45:00Z">
              <w:tcPr>
                <w:tcW w:w="2520" w:type="dxa"/>
                <w:shd w:val="clear" w:color="auto" w:fill="auto"/>
                <w:noWrap/>
                <w:vAlign w:val="center"/>
                <w:hideMark/>
              </w:tcPr>
            </w:tcPrChange>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05" w:author="Punt, Andre (O&amp;A, Hobart)" w:date="2019-07-01T22:45:00Z">
              <w:tcPr>
                <w:tcW w:w="1890" w:type="dxa"/>
                <w:shd w:val="clear" w:color="auto" w:fill="auto"/>
                <w:noWrap/>
                <w:vAlign w:val="center"/>
                <w:hideMark/>
              </w:tcPr>
            </w:tcPrChange>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617165">
        <w:trPr>
          <w:trHeight w:val="281"/>
          <w:trPrChange w:id="206" w:author="Punt, Andre (O&amp;A, Hobart)" w:date="2019-07-01T22:45:00Z">
            <w:trPr>
              <w:trHeight w:val="281"/>
            </w:trPr>
          </w:trPrChange>
        </w:trPr>
        <w:tc>
          <w:tcPr>
            <w:tcW w:w="1435" w:type="dxa"/>
            <w:shd w:val="clear" w:color="auto" w:fill="auto"/>
            <w:noWrap/>
            <w:vAlign w:val="center"/>
            <w:hideMark/>
            <w:tcPrChange w:id="207" w:author="Punt, Andre (O&amp;A, Hobart)" w:date="2019-07-01T22:45:00Z">
              <w:tcPr>
                <w:tcW w:w="1885" w:type="dxa"/>
                <w:shd w:val="clear" w:color="auto" w:fill="auto"/>
                <w:noWrap/>
                <w:vAlign w:val="center"/>
                <w:hideMark/>
              </w:tcPr>
            </w:tcPrChange>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Change w:id="208" w:author="Punt, Andre (O&amp;A, Hobart)" w:date="2019-07-01T22:45:00Z">
              <w:tcPr>
                <w:tcW w:w="2340" w:type="dxa"/>
                <w:vAlign w:val="center"/>
              </w:tcPr>
            </w:tcPrChange>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Change w:id="209" w:author="Punt, Andre (O&amp;A, Hobart)" w:date="2019-07-01T22:45:00Z">
              <w:tcPr>
                <w:tcW w:w="2520" w:type="dxa"/>
                <w:shd w:val="clear" w:color="auto" w:fill="auto"/>
                <w:noWrap/>
                <w:vAlign w:val="center"/>
                <w:hideMark/>
              </w:tcPr>
            </w:tcPrChange>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10" w:author="Punt, Andre (O&amp;A, Hobart)" w:date="2019-07-01T22:45:00Z">
              <w:tcPr>
                <w:tcW w:w="1890" w:type="dxa"/>
                <w:shd w:val="clear" w:color="auto" w:fill="auto"/>
                <w:noWrap/>
                <w:vAlign w:val="center"/>
                <w:hideMark/>
              </w:tcPr>
            </w:tcPrChange>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617165">
        <w:trPr>
          <w:trHeight w:val="281"/>
          <w:trPrChange w:id="211" w:author="Punt, Andre (O&amp;A, Hobart)" w:date="2019-07-01T22:45:00Z">
            <w:trPr>
              <w:trHeight w:val="281"/>
            </w:trPr>
          </w:trPrChange>
        </w:trPr>
        <w:tc>
          <w:tcPr>
            <w:tcW w:w="1435" w:type="dxa"/>
            <w:shd w:val="clear" w:color="auto" w:fill="auto"/>
            <w:noWrap/>
            <w:vAlign w:val="center"/>
            <w:hideMark/>
            <w:tcPrChange w:id="212" w:author="Punt, Andre (O&amp;A, Hobart)" w:date="2019-07-01T22:45:00Z">
              <w:tcPr>
                <w:tcW w:w="1885" w:type="dxa"/>
                <w:shd w:val="clear" w:color="auto" w:fill="auto"/>
                <w:noWrap/>
                <w:vAlign w:val="center"/>
                <w:hideMark/>
              </w:tcPr>
            </w:tcPrChange>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Change w:id="213" w:author="Punt, Andre (O&amp;A, Hobart)" w:date="2019-07-01T22:45:00Z">
              <w:tcPr>
                <w:tcW w:w="2340" w:type="dxa"/>
                <w:vAlign w:val="center"/>
              </w:tcPr>
            </w:tcPrChange>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Change w:id="214" w:author="Punt, Andre (O&amp;A, Hobart)" w:date="2019-07-01T22:45:00Z">
              <w:tcPr>
                <w:tcW w:w="2520" w:type="dxa"/>
                <w:shd w:val="clear" w:color="auto" w:fill="auto"/>
                <w:noWrap/>
                <w:vAlign w:val="center"/>
                <w:hideMark/>
              </w:tcPr>
            </w:tcPrChange>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15" w:author="Punt, Andre (O&amp;A, Hobart)" w:date="2019-07-01T22:45:00Z">
              <w:tcPr>
                <w:tcW w:w="1890" w:type="dxa"/>
                <w:shd w:val="clear" w:color="auto" w:fill="auto"/>
                <w:noWrap/>
                <w:vAlign w:val="center"/>
                <w:hideMark/>
              </w:tcPr>
            </w:tcPrChange>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617165">
        <w:trPr>
          <w:trHeight w:val="281"/>
          <w:trPrChange w:id="216" w:author="Punt, Andre (O&amp;A, Hobart)" w:date="2019-07-01T22:45:00Z">
            <w:trPr>
              <w:trHeight w:val="281"/>
            </w:trPr>
          </w:trPrChange>
        </w:trPr>
        <w:tc>
          <w:tcPr>
            <w:tcW w:w="1435" w:type="dxa"/>
            <w:shd w:val="clear" w:color="auto" w:fill="auto"/>
            <w:noWrap/>
            <w:vAlign w:val="center"/>
            <w:hideMark/>
            <w:tcPrChange w:id="217" w:author="Punt, Andre (O&amp;A, Hobart)" w:date="2019-07-01T22:45:00Z">
              <w:tcPr>
                <w:tcW w:w="1885" w:type="dxa"/>
                <w:shd w:val="clear" w:color="auto" w:fill="auto"/>
                <w:noWrap/>
                <w:vAlign w:val="center"/>
                <w:hideMark/>
              </w:tcPr>
            </w:tcPrChange>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Change w:id="218" w:author="Punt, Andre (O&amp;A, Hobart)" w:date="2019-07-01T22:45:00Z">
              <w:tcPr>
                <w:tcW w:w="2340" w:type="dxa"/>
                <w:vAlign w:val="center"/>
              </w:tcPr>
            </w:tcPrChange>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Change w:id="219" w:author="Punt, Andre (O&amp;A, Hobart)" w:date="2019-07-01T22:45:00Z">
              <w:tcPr>
                <w:tcW w:w="2520" w:type="dxa"/>
                <w:shd w:val="clear" w:color="auto" w:fill="auto"/>
                <w:noWrap/>
                <w:vAlign w:val="center"/>
                <w:hideMark/>
              </w:tcPr>
            </w:tcPrChange>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20" w:author="Punt, Andre (O&amp;A, Hobart)" w:date="2019-07-01T22:45:00Z">
              <w:tcPr>
                <w:tcW w:w="1890" w:type="dxa"/>
                <w:shd w:val="clear" w:color="auto" w:fill="auto"/>
                <w:noWrap/>
                <w:vAlign w:val="center"/>
                <w:hideMark/>
              </w:tcPr>
            </w:tcPrChange>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74388C2A" w14:textId="77777777" w:rsidR="00617165" w:rsidRDefault="00617165" w:rsidP="00617165">
      <w:pPr>
        <w:pStyle w:val="Caption"/>
        <w:spacing w:line="276" w:lineRule="auto"/>
        <w:jc w:val="both"/>
        <w:rPr>
          <w:ins w:id="221" w:author="Punt, Andre (O&amp;A, Hobart)" w:date="2019-07-01T22:45:00Z"/>
        </w:rPr>
        <w:pPrChange w:id="222" w:author="Punt, Andre (O&amp;A, Hobart)" w:date="2019-07-01T22:45:00Z">
          <w:pPr>
            <w:pStyle w:val="Caption"/>
            <w:spacing w:line="276" w:lineRule="auto"/>
          </w:pPr>
        </w:pPrChange>
      </w:pPr>
    </w:p>
    <w:p w14:paraId="56767CD4" w14:textId="5881234A" w:rsidR="00AD5B98" w:rsidRPr="00AD5A40" w:rsidRDefault="00AD5B98" w:rsidP="00617165">
      <w:pPr>
        <w:pStyle w:val="Caption"/>
        <w:spacing w:line="276" w:lineRule="auto"/>
        <w:jc w:val="both"/>
        <w:pPrChange w:id="223" w:author="Punt, Andre (O&amp;A, Hobart)" w:date="2019-07-01T22:45:00Z">
          <w:pPr>
            <w:pStyle w:val="Caption"/>
            <w:spacing w:line="276" w:lineRule="auto"/>
          </w:pPr>
        </w:pPrChange>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proofErr w:type="gramStart"/>
      <w:r w:rsidR="00F60C74" w:rsidRPr="00AD5A40">
        <w:rPr>
          <w:i/>
        </w:rPr>
        <w:t>L</w:t>
      </w:r>
      <w:r w:rsidR="00F60C74" w:rsidRPr="00AD5A40">
        <w:rPr>
          <w:i/>
          <w:vertAlign w:val="subscript"/>
        </w:rPr>
        <w:t xml:space="preserve">2  </w:t>
      </w:r>
      <w:r w:rsidR="00E0582F" w:rsidRPr="00AD5A40">
        <w:t>across</w:t>
      </w:r>
      <w:proofErr w:type="gramEnd"/>
      <w:r w:rsidR="00E0582F" w:rsidRPr="00AD5A40">
        <w:t xml:space="preserve">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30675FF5">
            <wp:extent cx="6324599" cy="758951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4599" cy="7589519"/>
                    </a:xfrm>
                    <a:prstGeom prst="rect">
                      <a:avLst/>
                    </a:prstGeom>
                  </pic:spPr>
                </pic:pic>
              </a:graphicData>
            </a:graphic>
          </wp:inline>
        </w:drawing>
      </w:r>
    </w:p>
    <w:p w14:paraId="5925DB92" w14:textId="6F415EDC" w:rsidR="002467B6" w:rsidRPr="00AD5A40" w:rsidRDefault="006920A2" w:rsidP="00617165">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Change w:id="224" w:author="Punt, Andre (O&amp;A, Hobart)" w:date="2019-07-01T22:46: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ins w:id="225" w:author="Punt, Andre (O&amp;A, Hobart)" w:date="2019-07-01T22:46:00Z">
        <w:r w:rsidR="00617165">
          <w:t xml:space="preserve">the </w:t>
        </w:r>
      </w:ins>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4E184AFB">
            <wp:extent cx="5943600" cy="7132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2319"/>
                    </a:xfrm>
                    <a:prstGeom prst="rect">
                      <a:avLst/>
                    </a:prstGeom>
                  </pic:spPr>
                </pic:pic>
              </a:graphicData>
            </a:graphic>
          </wp:inline>
        </w:drawing>
      </w:r>
    </w:p>
    <w:p w14:paraId="5C649494" w14:textId="71BC2DFE" w:rsidR="002467B6" w:rsidRPr="00AD5A40" w:rsidRDefault="002467B6" w:rsidP="00617165">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Change w:id="226" w:author="Punt, Andre (O&amp;A, Hobart)" w:date="2019-07-01T22:47: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ins w:id="227" w:author="Punt, Andre (O&amp;A, Hobart)" w:date="2019-07-01T22:47:00Z">
        <w:r w:rsidR="00617165">
          <w:t xml:space="preserve">the </w:t>
        </w:r>
      </w:ins>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commentRangeStart w:id="228"/>
    <w:p w14:paraId="6E8AFCD3" w14:textId="5354914D" w:rsidR="00855A9D" w:rsidRPr="00AD5A40" w:rsidRDefault="0011193E" w:rsidP="00AD5A40">
      <w:pPr>
        <w:spacing w:line="276" w:lineRule="auto"/>
      </w:pPr>
      <w:r w:rsidRPr="00AD5A40">
        <w:fldChar w:fldCharType="begin"/>
      </w:r>
      <w:r w:rsidRPr="00AD5A40">
        <w:instrText xml:space="preserve"> REF _Ref8638745 \h </w:instrText>
      </w:r>
      <w:r w:rsidR="00AD5A40">
        <w:instrText xml:space="preserve"> \* MERGEFORMAT </w:instrText>
      </w:r>
      <w:r w:rsidRPr="00AD5A40">
        <w:fldChar w:fldCharType="separate"/>
      </w:r>
      <w:r w:rsidR="006E09BE" w:rsidRPr="00AD5A40">
        <w:t>Figure A</w:t>
      </w:r>
      <w:r w:rsidR="006E09BE" w:rsidRPr="00AD5A40">
        <w:rPr>
          <w:noProof/>
        </w:rPr>
        <w:t>5</w:t>
      </w:r>
      <w:r w:rsidRPr="00AD5A40">
        <w:fldChar w:fldCharType="end"/>
      </w:r>
      <w:commentRangeEnd w:id="228"/>
      <w:r w:rsidR="00965B0D">
        <w:rPr>
          <w:rStyle w:val="CommentReference"/>
          <w:rFonts w:eastAsiaTheme="minorHAnsi"/>
          <w:spacing w:val="0"/>
          <w:kern w:val="0"/>
        </w:rPr>
        <w:commentReference w:id="228"/>
      </w:r>
      <w:r w:rsidRPr="00AD5A40">
        <w:t xml:space="preserve"> through </w:t>
      </w:r>
      <w:r w:rsidRPr="00AD5A40">
        <w:fldChar w:fldCharType="begin"/>
      </w:r>
      <w:r w:rsidRPr="00AD5A40">
        <w:instrText xml:space="preserve"> REF _Ref8638752 \h </w:instrText>
      </w:r>
      <w:r w:rsidR="00AD5A40">
        <w:instrText xml:space="preserve"> \* MERGEFORMAT </w:instrText>
      </w:r>
      <w:r w:rsidRPr="00AD5A40">
        <w:fldChar w:fldCharType="separate"/>
      </w:r>
      <w:r w:rsidR="006E09BE" w:rsidRPr="00AD5A40">
        <w:t>Figure A</w:t>
      </w:r>
      <w:r w:rsidR="006E09BE" w:rsidRPr="00AD5A40">
        <w:rPr>
          <w:noProof/>
        </w:rPr>
        <w:t>14</w:t>
      </w:r>
      <w:r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229"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229"/>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w:t>
      </w:r>
      <w:proofErr w:type="gramStart"/>
      <w:r w:rsidRPr="00AD5A40">
        <w:t>,c,e</w:t>
      </w:r>
      <w:proofErr w:type="spellEnd"/>
      <w:proofErr w:type="gram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w:t>
      </w:r>
      <w:proofErr w:type="gramStart"/>
      <w:r w:rsidRPr="00AD5A40">
        <w:t>,c,e</w:t>
      </w:r>
      <w:proofErr w:type="spellEnd"/>
      <w:proofErr w:type="gram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w:t>
      </w:r>
      <w:proofErr w:type="gramStart"/>
      <w:r w:rsidRPr="00AD5A40">
        <w:t>,c,e</w:t>
      </w:r>
      <w:proofErr w:type="spellEnd"/>
      <w:proofErr w:type="gram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w:t>
      </w:r>
      <w:proofErr w:type="gramStart"/>
      <w:r w:rsidR="007F0CE3" w:rsidRPr="00AD5A40">
        <w:t>,c,e</w:t>
      </w:r>
      <w:proofErr w:type="spellEnd"/>
      <w:proofErr w:type="gram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230"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230"/>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bookmarkStart w:id="231" w:name="_GoBack"/>
      <w:bookmarkEnd w:id="231"/>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965B0D">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Change w:id="232" w:author="Punt, Andre (O&amp;A, Hobart)" w:date="2019-07-01T22:49: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965B0D">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Change w:id="233" w:author="Punt, Andre (O&amp;A, Hobart)" w:date="2019-07-01T22:50: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rsidP="00DC190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Change w:id="234" w:author="Punt, Andre (O&amp;A, Hobart)" w:date="2019-07-01T22:52: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Punt, Andre (O&amp;A, Hobart)" w:date="2019-07-01T22:36:00Z" w:initials="PA(H">
    <w:p w14:paraId="5761A5D8" w14:textId="5D0281DD" w:rsidR="005A36FC" w:rsidRDefault="005A36FC">
      <w:pPr>
        <w:pStyle w:val="CommentText"/>
      </w:pPr>
      <w:proofErr w:type="gramStart"/>
      <w:r>
        <w:t>a</w:t>
      </w:r>
      <w:proofErr w:type="gramEnd"/>
      <w:r>
        <w:rPr>
          <w:rStyle w:val="CommentReference"/>
        </w:rPr>
        <w:annotationRef/>
      </w:r>
      <w:r>
        <w:t>2 (sup)+</w:t>
      </w:r>
    </w:p>
  </w:comment>
  <w:comment w:id="20" w:author="Punt, Andre (O&amp;A, Hobart)" w:date="2019-07-01T22:41:00Z" w:initials="PA(H">
    <w:p w14:paraId="719FE20A" w14:textId="61C8A69E" w:rsidR="005A36FC" w:rsidRDefault="005A36FC">
      <w:pPr>
        <w:pStyle w:val="CommentText"/>
      </w:pPr>
      <w:r>
        <w:rPr>
          <w:rStyle w:val="CommentReference"/>
        </w:rPr>
        <w:annotationRef/>
      </w:r>
      <w:r>
        <w:t xml:space="preserve">I prefer better aligning of the “if” clause </w:t>
      </w:r>
    </w:p>
  </w:comment>
  <w:comment w:id="162" w:author="Maia Kapur" w:date="2019-07-01T08:50:00Z" w:initials="MK">
    <w:p w14:paraId="0182D64B" w14:textId="481D6F5D" w:rsidR="005A36FC" w:rsidRDefault="005A36FC">
      <w:pPr>
        <w:pStyle w:val="CommentText"/>
      </w:pPr>
      <w:r>
        <w:rPr>
          <w:rStyle w:val="CommentReference"/>
        </w:rPr>
        <w:annotationRef/>
      </w:r>
      <w:r>
        <w:t>You pointed out that coverage prob increases very slightly for some reduced scenarios – I believe this has to do with the width of the CI (see table a3 + discussion)</w:t>
      </w:r>
    </w:p>
  </w:comment>
  <w:comment w:id="228" w:author="Punt, Andre (O&amp;A, Hobart)" w:date="2019-07-01T22:48:00Z" w:initials="PA(H">
    <w:p w14:paraId="0BBD0297" w14:textId="272B5D91" w:rsidR="00965B0D" w:rsidRDefault="00965B0D">
      <w:pPr>
        <w:pStyle w:val="CommentText"/>
      </w:pPr>
      <w:r>
        <w:rPr>
          <w:rStyle w:val="CommentReference"/>
        </w:rPr>
        <w:annotationRef/>
      </w:r>
      <w:r>
        <w:t>A4 I thin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61A5D8" w15:done="0"/>
  <w15:commentEx w15:paraId="719FE20A" w15:done="0"/>
  <w15:commentEx w15:paraId="0182D64B" w15:done="0"/>
  <w15:commentEx w15:paraId="0BBD02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2D64B" w16cid:durableId="20C447D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30225" w14:textId="77777777" w:rsidR="00E62E67" w:rsidRDefault="00E62E67" w:rsidP="001F239F">
      <w:pPr>
        <w:spacing w:line="240" w:lineRule="auto"/>
      </w:pPr>
      <w:r>
        <w:separator/>
      </w:r>
    </w:p>
  </w:endnote>
  <w:endnote w:type="continuationSeparator" w:id="0">
    <w:p w14:paraId="6F693207" w14:textId="77777777" w:rsidR="00E62E67" w:rsidRDefault="00E62E67"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023057"/>
      <w:docPartObj>
        <w:docPartGallery w:val="Page Numbers (Bottom of Page)"/>
        <w:docPartUnique/>
      </w:docPartObj>
    </w:sdtPr>
    <w:sdtEndPr>
      <w:rPr>
        <w:noProof/>
      </w:rPr>
    </w:sdtEndPr>
    <w:sdtContent>
      <w:p w14:paraId="7D7B130E" w14:textId="09CC89F7" w:rsidR="005A36FC" w:rsidRDefault="005A36FC">
        <w:pPr>
          <w:pStyle w:val="Footer"/>
          <w:jc w:val="right"/>
        </w:pPr>
        <w:r>
          <w:fldChar w:fldCharType="begin"/>
        </w:r>
        <w:r>
          <w:instrText xml:space="preserve"> PAGE   \* MERGEFORMAT </w:instrText>
        </w:r>
        <w:r>
          <w:fldChar w:fldCharType="separate"/>
        </w:r>
        <w:r w:rsidR="00DC190F">
          <w:rPr>
            <w:noProof/>
          </w:rPr>
          <w:t>23</w:t>
        </w:r>
        <w:r>
          <w:rPr>
            <w:noProof/>
          </w:rPr>
          <w:fldChar w:fldCharType="end"/>
        </w:r>
      </w:p>
    </w:sdtContent>
  </w:sdt>
  <w:p w14:paraId="7FD22D71" w14:textId="77777777" w:rsidR="005A36FC" w:rsidRDefault="005A3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87882" w14:textId="77777777" w:rsidR="00E62E67" w:rsidRDefault="00E62E67" w:rsidP="001F239F">
      <w:pPr>
        <w:spacing w:line="240" w:lineRule="auto"/>
      </w:pPr>
      <w:r>
        <w:separator/>
      </w:r>
    </w:p>
  </w:footnote>
  <w:footnote w:type="continuationSeparator" w:id="0">
    <w:p w14:paraId="2DDB7A02" w14:textId="77777777" w:rsidR="00E62E67" w:rsidRDefault="00E62E67" w:rsidP="001F2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65B0D"/>
    <w:rsid w:val="009706E4"/>
    <w:rsid w:val="00974CDD"/>
    <w:rsid w:val="00976DBF"/>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73FB"/>
    <w:rsid w:val="00A875F3"/>
    <w:rsid w:val="00A878C2"/>
    <w:rsid w:val="00A90F25"/>
    <w:rsid w:val="00A94970"/>
    <w:rsid w:val="00AB486E"/>
    <w:rsid w:val="00AC25F7"/>
    <w:rsid w:val="00AD5A40"/>
    <w:rsid w:val="00AD5B98"/>
    <w:rsid w:val="00AE1859"/>
    <w:rsid w:val="00AE44B1"/>
    <w:rsid w:val="00B01012"/>
    <w:rsid w:val="00B240CD"/>
    <w:rsid w:val="00B268DA"/>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0AA6"/>
    <w:rsid w:val="00D437F5"/>
    <w:rsid w:val="00D44E57"/>
    <w:rsid w:val="00D45F4D"/>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654D"/>
    <w:rsid w:val="00FE267B"/>
    <w:rsid w:val="00FE2E2E"/>
    <w:rsid w:val="00FE4072"/>
    <w:rsid w:val="00FF0FC1"/>
    <w:rsid w:val="00FF1DC3"/>
    <w:rsid w:val="00FF4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39803-D1B4-45CE-84DC-1573C29A8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4</Pages>
  <Words>3567</Words>
  <Characters>2033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4</cp:revision>
  <cp:lastPrinted>2019-06-24T16:44:00Z</cp:lastPrinted>
  <dcterms:created xsi:type="dcterms:W3CDTF">2019-07-02T05:36:00Z</dcterms:created>
  <dcterms:modified xsi:type="dcterms:W3CDTF">2019-07-0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